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2.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3.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4.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5.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bookmarkStart w:id="0" w:name="_GoBack"/>
      <w:bookmarkEnd w:id="0"/>
      <w:r>
        <w:rPr>
          <w:sz w:val="18"/>
          <w:szCs w:val="18"/>
        </w:rPr>
        <w:footnoteReference w:customMarkFollows="1" w:id="1"/>
        <w:sym w:font="Symbol" w:char="F020"/>
      </w:r>
    </w:p>
    <w:p w14:paraId="1F068198" w14:textId="576F3B32" w:rsidR="00E97402" w:rsidRDefault="00BA4882">
      <w:pPr>
        <w:pStyle w:val="Title"/>
        <w:framePr w:wrap="notBeside"/>
      </w:pPr>
      <w:r>
        <w:t>Evaluation of Java Message Passing in High Performance Data Analytics</w:t>
      </w:r>
    </w:p>
    <w:p w14:paraId="5566E57C" w14:textId="41462F63" w:rsidR="00BA4882" w:rsidRDefault="00BA4882" w:rsidP="00BA4882">
      <w:pPr>
        <w:pStyle w:val="Author"/>
        <w:framePr w:w="9072" w:hSpace="187" w:vSpace="187" w:wrap="notBeside" w:vAnchor="text" w:hAnchor="page" w:xAlign="center" w:y="1"/>
        <w:spacing w:before="0"/>
      </w:pPr>
      <w:r>
        <w:t xml:space="preserve">Saliya </w:t>
      </w:r>
      <w:r w:rsidRPr="00CC0675">
        <w:t>Ekanayake</w:t>
      </w:r>
      <w:r>
        <w:t>,</w:t>
      </w:r>
      <w:r w:rsidRPr="00F6740A">
        <w:t xml:space="preserve"> </w:t>
      </w:r>
      <w:r>
        <w:t>Geoffrey Fox</w:t>
      </w:r>
    </w:p>
    <w:p w14:paraId="677EAF18" w14:textId="77777777" w:rsidR="00BA4882" w:rsidRPr="005B520E" w:rsidRDefault="00BA4882" w:rsidP="00BA4882">
      <w:pPr>
        <w:pStyle w:val="Affiliation"/>
        <w:framePr w:w="9072" w:hSpace="187" w:vSpace="187" w:wrap="notBeside" w:vAnchor="text" w:hAnchor="page" w:xAlign="center" w:y="1"/>
      </w:pPr>
      <w:r>
        <w:t>School of Informatics and Computing</w:t>
      </w:r>
    </w:p>
    <w:p w14:paraId="02101EE3" w14:textId="77777777" w:rsidR="00BA4882" w:rsidRPr="005B520E" w:rsidRDefault="00BA4882" w:rsidP="00BA4882">
      <w:pPr>
        <w:pStyle w:val="Affiliation"/>
        <w:framePr w:w="9072" w:hSpace="187" w:vSpace="187" w:wrap="notBeside" w:vAnchor="text" w:hAnchor="page" w:xAlign="center" w:y="1"/>
      </w:pPr>
      <w:r>
        <w:t>Indiana University</w:t>
      </w:r>
    </w:p>
    <w:p w14:paraId="3F7DA4E9" w14:textId="77777777" w:rsidR="00BA4882" w:rsidRPr="005B520E" w:rsidRDefault="00BA4882" w:rsidP="00BA4882">
      <w:pPr>
        <w:pStyle w:val="Affiliation"/>
        <w:framePr w:w="9072" w:hSpace="187" w:vSpace="187" w:wrap="notBeside" w:vAnchor="text" w:hAnchor="page" w:xAlign="center" w:y="1"/>
      </w:pPr>
      <w:r>
        <w:t>Bloomington, Indiana, USA</w:t>
      </w:r>
    </w:p>
    <w:p w14:paraId="522C4C32" w14:textId="30D59AF2" w:rsidR="00BA4882" w:rsidRPr="005B520E" w:rsidRDefault="00BA4882" w:rsidP="00BA4882">
      <w:pPr>
        <w:pStyle w:val="Affiliation"/>
        <w:framePr w:w="9072" w:hSpace="187" w:vSpace="187" w:wrap="notBeside" w:vAnchor="text" w:hAnchor="page" w:xAlign="center" w:y="1"/>
      </w:pPr>
      <w:r>
        <w:t>{sekanaya, gcf}@indiana.edu</w:t>
      </w:r>
    </w:p>
    <w:p w14:paraId="23345CB3" w14:textId="7CEB2F84" w:rsidR="00E97402" w:rsidRDefault="00E97402">
      <w:pPr>
        <w:pStyle w:val="Abstract"/>
      </w:pPr>
      <w:r>
        <w:rPr>
          <w:i/>
          <w:iCs/>
        </w:rPr>
        <w:t>Abstract</w:t>
      </w:r>
      <w:r>
        <w:t>—</w:t>
      </w:r>
      <w:r w:rsidR="006D250D">
        <w:t>In the last few years</w:t>
      </w:r>
      <w:r w:rsidR="00CB2224">
        <w:t>, Java</w:t>
      </w:r>
      <w:r w:rsidR="00323468">
        <w:t xml:space="preserve"> gain popularity in processing “big data” mostly </w:t>
      </w:r>
      <w:r w:rsidR="006D250D">
        <w:t xml:space="preserve">with </w:t>
      </w:r>
      <w:r w:rsidR="00323468">
        <w:t>Apache big data stack – a collection of open source frameworks dealing with abundant data</w:t>
      </w:r>
      <w:r w:rsidR="006D250D">
        <w:t xml:space="preserve">, which includes several popular systems such as Hadoop, Hadoop Distributed File System (HDFS), and Spark. Efforts have been made to introduce Java to High Performance Computing (HPC) </w:t>
      </w:r>
      <w:r w:rsidR="00CB2224">
        <w:t xml:space="preserve">as well </w:t>
      </w:r>
      <w:r w:rsidR="006D250D">
        <w:t>in the past</w:t>
      </w:r>
      <w:r w:rsidR="00B344F6">
        <w:t xml:space="preserve">, but were </w:t>
      </w:r>
      <w:r w:rsidR="00535D94">
        <w:t>not embraced by the community due to performance concerns. However, with continuous improvements in Java performance an increasing interest has been placed on Java message passi</w:t>
      </w:r>
      <w:r w:rsidR="00CB2224">
        <w:t>ng support in HPC. We support this idea and show its feasibility in solving real world data analytics problems.</w:t>
      </w:r>
    </w:p>
    <w:p w14:paraId="2AD5107A" w14:textId="77777777" w:rsidR="00E97402" w:rsidRDefault="00E97402"/>
    <w:p w14:paraId="4AE5DCCE" w14:textId="24FE5E4C" w:rsidR="00E97402" w:rsidRDefault="00E97402">
      <w:pPr>
        <w:pStyle w:val="IndexTerms"/>
      </w:pPr>
      <w:bookmarkStart w:id="1" w:name="PointTmp"/>
      <w:r>
        <w:rPr>
          <w:i/>
          <w:iCs/>
        </w:rPr>
        <w:t>Index Terms</w:t>
      </w:r>
      <w:r>
        <w:t>—</w:t>
      </w:r>
      <w:r w:rsidR="000D5DC2">
        <w:t xml:space="preserve"> Message </w:t>
      </w:r>
      <w:r w:rsidR="008050CB">
        <w:t>passing</w:t>
      </w:r>
      <w:r w:rsidR="000D5DC2">
        <w:t>, Java</w:t>
      </w:r>
      <w:r w:rsidR="009B7911">
        <w:t>, HPC</w:t>
      </w:r>
    </w:p>
    <w:p w14:paraId="6F54A56C" w14:textId="77777777" w:rsidR="00E97402" w:rsidRDefault="00E97402"/>
    <w:bookmarkEnd w:id="1"/>
    <w:p w14:paraId="1D5B113B" w14:textId="77777777" w:rsidR="00E97402" w:rsidRDefault="00E97402">
      <w:pPr>
        <w:pStyle w:val="Heading1"/>
      </w:pPr>
      <w:r>
        <w:t>I</w:t>
      </w:r>
      <w:r>
        <w:rPr>
          <w:sz w:val="16"/>
          <w:szCs w:val="16"/>
        </w:rPr>
        <w:t>NTRODUCTION</w:t>
      </w:r>
    </w:p>
    <w:p w14:paraId="49B0B49D" w14:textId="1BAF2B94" w:rsidR="00E97402" w:rsidRDefault="000905F5">
      <w:pPr>
        <w:pStyle w:val="Text"/>
        <w:keepNext/>
        <w:framePr w:dropCap="drop" w:lines="2" w:wrap="auto" w:vAnchor="text" w:hAnchor="text"/>
        <w:spacing w:line="480" w:lineRule="exact"/>
        <w:ind w:firstLine="0"/>
        <w:rPr>
          <w:smallCaps/>
          <w:position w:val="-3"/>
          <w:sz w:val="56"/>
          <w:szCs w:val="56"/>
        </w:rPr>
      </w:pPr>
      <w:r>
        <w:rPr>
          <w:position w:val="-3"/>
          <w:sz w:val="56"/>
          <w:szCs w:val="56"/>
        </w:rPr>
        <w:t>M</w:t>
      </w:r>
    </w:p>
    <w:p w14:paraId="1B0DBD02" w14:textId="7414CF40" w:rsidR="000905F5" w:rsidRPr="000905F5" w:rsidRDefault="000905F5" w:rsidP="000905F5">
      <w:pPr>
        <w:pStyle w:val="Text"/>
        <w:ind w:firstLine="0"/>
      </w:pPr>
      <w:r>
        <w:rPr>
          <w:smallCaps/>
        </w:rPr>
        <w:t>ESSAGE</w:t>
      </w:r>
      <w:r w:rsidR="00E97402">
        <w:t xml:space="preserve"> </w:t>
      </w:r>
      <w:r w:rsidR="00705AD5">
        <w:t xml:space="preserve">passing </w:t>
      </w:r>
      <w:r>
        <w:t xml:space="preserve">has been the </w:t>
      </w:r>
      <w:r>
        <w:rPr>
          <w:i/>
          <w:iCs/>
        </w:rPr>
        <w:t>de-facto</w:t>
      </w:r>
      <w:r>
        <w:t xml:space="preserve"> </w:t>
      </w:r>
      <w:r w:rsidR="00213C39">
        <w:t>model in realizing</w:t>
      </w:r>
      <w:r>
        <w:t xml:space="preserve"> distributed memory parallelism</w:t>
      </w:r>
      <w:r w:rsidR="00213C39">
        <w:t xml:space="preserve"> </w:t>
      </w:r>
      <w:r w:rsidR="00213C39">
        <w:fldChar w:fldCharType="begin"/>
      </w:r>
      <w:r w:rsidR="00213C39">
        <w:instrText xml:space="preserve"> ADDIN EN.CITE &lt;EndNote&gt;&lt;Cite&gt;&lt;Author&gt;LUSK&lt;/Author&gt;&lt;Year&gt;2007&lt;/Year&gt;&lt;RecNum&gt;2605&lt;/RecNum&gt;&lt;DisplayText&gt;[1]&lt;/DisplayText&gt;&lt;record&gt;&lt;rec-number&gt;2605&lt;/rec-number&gt;&lt;foreign-keys&gt;&lt;key app="EN" db-id="5axaw559mfwdpuewrfppwdvasdfa2ep2ardp"&gt;2605&lt;/key&gt;&lt;/foreign-keys&gt;&lt;ref-type name="Journal Article"&gt;17&lt;/ref-type&gt;&lt;contributors&gt;&lt;authors&gt;&lt;author&gt;LUSK, EWING&lt;/author&gt;&lt;author&gt;YELICK, KATHERINE&lt;/author&gt;&lt;/authors&gt;&lt;/contributors&gt;&lt;titles&gt;&lt;title&gt;LANGUAGES FOR HIGH-PRODUCTIVITY COMPUTING: THE DARPA HPCS LANGUAGE PROJECT&lt;/title&gt;&lt;secondary-title&gt;Parallel Processing Letters&lt;/secondary-title&gt;&lt;/titles&gt;&lt;periodical&gt;&lt;full-title&gt;Parallel Processing Letters&lt;/full-title&gt;&lt;/periodical&gt;&lt;pages&gt;89-102&lt;/pages&gt;&lt;volume&gt;17&lt;/volume&gt;&lt;number&gt;01&lt;/number&gt;&lt;dates&gt;&lt;year&gt;2007&lt;/year&gt;&lt;/dates&gt;&lt;urls&gt;&lt;related-urls&gt;&lt;url&gt;http://www.worldscientific.com/doi/abs/10.1142/S0129626407002892&lt;/url&gt;&lt;/related-urls&gt;&lt;/urls&gt;&lt;electronic-resource-num&gt;doi:10.1142/S0129626407002892&lt;/electronic-resource-num&gt;&lt;/record&gt;&lt;/Cite&gt;&lt;/EndNote&gt;</w:instrText>
      </w:r>
      <w:r w:rsidR="00213C39">
        <w:fldChar w:fldCharType="separate"/>
      </w:r>
      <w:r w:rsidR="00213C39">
        <w:rPr>
          <w:noProof/>
        </w:rPr>
        <w:t>[</w:t>
      </w:r>
      <w:hyperlink w:anchor="_ENREF_1" w:tooltip="LUSK, 2007 #2605" w:history="1">
        <w:r w:rsidR="00122F9B">
          <w:rPr>
            <w:noProof/>
          </w:rPr>
          <w:t>1</w:t>
        </w:r>
      </w:hyperlink>
      <w:r w:rsidR="00213C39">
        <w:rPr>
          <w:noProof/>
        </w:rPr>
        <w:t>]</w:t>
      </w:r>
      <w:r w:rsidR="00213C39">
        <w:fldChar w:fldCharType="end"/>
      </w:r>
      <w:r w:rsidR="00D6231E">
        <w:t xml:space="preserve"> where Message Passing Interface (MPI) </w:t>
      </w:r>
      <w:r w:rsidR="00226BE5">
        <w:t>with</w:t>
      </w:r>
      <w:r w:rsidR="00D6231E">
        <w:t xml:space="preserve"> its implementations such as MPICH</w:t>
      </w:r>
      <w:r w:rsidR="00226BE5">
        <w:t xml:space="preserve">2 </w:t>
      </w:r>
      <w:r w:rsidR="00226BE5">
        <w:fldChar w:fldCharType="begin"/>
      </w:r>
      <w:r w:rsidR="00226BE5">
        <w:instrText xml:space="preserve"> ADDIN EN.CITE &lt;EndNote&gt;&lt;Cite&gt;&lt;Author&gt;Laboratory&lt;/Author&gt;&lt;RecNum&gt;2908&lt;/RecNum&gt;&lt;DisplayText&gt;[2]&lt;/DisplayText&gt;&lt;record&gt;&lt;rec-number&gt;2908&lt;/rec-number&gt;&lt;foreign-keys&gt;&lt;key app="EN" db-id="5axaw559mfwdpuewrfppwdvasdfa2ep2ardp"&gt;2908&lt;/key&gt;&lt;/foreign-keys&gt;&lt;ref-type name="Web Page"&gt;12&lt;/ref-type&gt;&lt;contributors&gt;&lt;authors&gt;&lt;author&gt;Argonne National Laboratory&lt;/author&gt;&lt;/authors&gt;&lt;/contributors&gt;&lt;titles&gt;&lt;title&gt;MPICH2,&lt;/title&gt;&lt;/titles&gt;&lt;dates&gt;&lt;/dates&gt;&lt;urls&gt;&lt;related-urls&gt;&lt;url&gt;http://www.mcs.anl.gov/mpi/mpich2&lt;/url&gt;&lt;/related-urls&gt;&lt;/urls&gt;&lt;/record&gt;&lt;/Cite&gt;&lt;/EndNote&gt;</w:instrText>
      </w:r>
      <w:r w:rsidR="00226BE5">
        <w:fldChar w:fldCharType="separate"/>
      </w:r>
      <w:r w:rsidR="00226BE5">
        <w:rPr>
          <w:noProof/>
        </w:rPr>
        <w:t>[</w:t>
      </w:r>
      <w:hyperlink w:anchor="_ENREF_2" w:tooltip="Laboratory,  #2908" w:history="1">
        <w:r w:rsidR="00122F9B">
          <w:rPr>
            <w:noProof/>
          </w:rPr>
          <w:t>2</w:t>
        </w:r>
      </w:hyperlink>
      <w:r w:rsidR="00226BE5">
        <w:rPr>
          <w:noProof/>
        </w:rPr>
        <w:t>]</w:t>
      </w:r>
      <w:r w:rsidR="00226BE5">
        <w:fldChar w:fldCharType="end"/>
      </w:r>
      <w:r w:rsidR="00D6231E">
        <w:t xml:space="preserve"> and OpenMPI </w:t>
      </w:r>
      <w:r w:rsidR="00B1200A">
        <w:fldChar w:fldCharType="begin"/>
      </w:r>
      <w:r w:rsidR="00B1200A">
        <w:instrText xml:space="preserve"> ADDIN EN.CITE &lt;EndNote&gt;&lt;Cite&gt;&lt;Author&gt;Gabriel&lt;/Author&gt;&lt;Year&gt;2004&lt;/Year&gt;&lt;RecNum&gt;2909&lt;/RecNum&gt;&lt;DisplayText&gt;[3]&lt;/DisplayText&gt;&lt;record&gt;&lt;rec-number&gt;2909&lt;/rec-number&gt;&lt;foreign-keys&gt;&lt;key app="EN" db-id="5axaw559mfwdpuewrfppwdvasdfa2ep2ardp"&gt;2909&lt;/key&gt;&lt;/foreign-keys&gt;&lt;ref-type name="Book Section"&gt;5&lt;/ref-type&gt;&lt;contributors&gt;&lt;authors&gt;&lt;author&gt;Gabriel, Edgar&lt;/author&gt;&lt;author&gt;Fagg, GrahamE&lt;/author&gt;&lt;author&gt;Bosilca, George&lt;/author&gt;&lt;author&gt;Angskun, Thara&lt;/author&gt;&lt;author&gt;Dongarra, JackJ&lt;/author&gt;&lt;author&gt;Squyres, JeffreyM&lt;/author&gt;&lt;author&gt;Sahay, Vishal&lt;/author&gt;&lt;author&gt;Kambadur, Prabhanjan&lt;/author&gt;&lt;author&gt;Barrett, Brian&lt;/author&gt;&lt;author&gt;Lumsdaine, Andrew&lt;/author&gt;&lt;author&gt;Castain, RalphH&lt;/author&gt;&lt;author&gt;Daniel, DavidJ&lt;/author&gt;&lt;author&gt;Graham, RichardL&lt;/author&gt;&lt;author&gt;Woodall, TimothyS&lt;/author&gt;&lt;/authors&gt;&lt;secondary-authors&gt;&lt;author&gt;Kranzlmüller, Dieter&lt;/author&gt;&lt;author&gt;Kacsuk, Péter&lt;/author&gt;&lt;author&gt;Dongarra, Jack&lt;/author&gt;&lt;/secondary-authors&gt;&lt;/contributors&gt;&lt;titles&gt;&lt;title&gt;Open MPI: Goals, Concept, and Design of a Next Generation MPI Implementation&lt;/title&gt;&lt;secondary-title&gt;Recent Advances in Parallel Virtual Machine and Message Passing Interface&lt;/secondary-title&gt;&lt;tertiary-title&gt;Lecture Notes in Computer Science&lt;/tertiary-title&gt;&lt;/titles&gt;&lt;pages&gt;97-104&lt;/pages&gt;&lt;volume&gt;3241&lt;/volume&gt;&lt;section&gt;19&lt;/section&gt;&lt;dates&gt;&lt;year&gt;2004&lt;/year&gt;&lt;pub-dates&gt;&lt;date&gt;2004/01/01&lt;/date&gt;&lt;/pub-dates&gt;&lt;/dates&gt;&lt;publisher&gt;Springer Berlin Heidelberg&lt;/publisher&gt;&lt;isbn&gt;978-3-540-23163-9&lt;/isbn&gt;&lt;urls&gt;&lt;related-urls&gt;&lt;url&gt;http://dx.doi.org/10.1007/978-3-540-30218-6_19&lt;/url&gt;&lt;/related-urls&gt;&lt;/urls&gt;&lt;electronic-resource-num&gt;10.1007/978-3-540-30218-6_19&lt;/electronic-resource-num&gt;&lt;/record&gt;&lt;/Cite&gt;&lt;/EndNote&gt;</w:instrText>
      </w:r>
      <w:r w:rsidR="00B1200A">
        <w:fldChar w:fldCharType="separate"/>
      </w:r>
      <w:r w:rsidR="00B1200A">
        <w:rPr>
          <w:noProof/>
        </w:rPr>
        <w:t>[</w:t>
      </w:r>
      <w:hyperlink w:anchor="_ENREF_3" w:tooltip="Gabriel, 2004 #2909" w:history="1">
        <w:r w:rsidR="00122F9B">
          <w:rPr>
            <w:noProof/>
          </w:rPr>
          <w:t>3</w:t>
        </w:r>
      </w:hyperlink>
      <w:r w:rsidR="00B1200A">
        <w:rPr>
          <w:noProof/>
        </w:rPr>
        <w:t>]</w:t>
      </w:r>
      <w:r w:rsidR="00B1200A">
        <w:fldChar w:fldCharType="end"/>
      </w:r>
      <w:r w:rsidR="00B1200A">
        <w:t xml:space="preserve"> </w:t>
      </w:r>
      <w:r w:rsidR="00F46202">
        <w:t>have</w:t>
      </w:r>
      <w:r w:rsidR="00B1200A">
        <w:t xml:space="preserve"> been successful in producing high performance applications</w:t>
      </w:r>
      <w:r w:rsidR="00D6231E">
        <w:t xml:space="preserve"> </w:t>
      </w:r>
      <w:r w:rsidR="00B1200A">
        <w:fldChar w:fldCharType="begin"/>
      </w:r>
      <w:r w:rsidR="00B1200A">
        <w:instrText xml:space="preserve"> ADDIN EN.CITE &lt;EndNote&gt;&lt;Cite&gt;&lt;Author&gt;Gropp&lt;/Author&gt;&lt;Year&gt;2001&lt;/Year&gt;&lt;RecNum&gt;2614&lt;/RecNum&gt;&lt;DisplayText&gt;[4]&lt;/DisplayText&gt;&lt;record&gt;&lt;rec-number&gt;2614&lt;/rec-number&gt;&lt;foreign-keys&gt;&lt;key app="EN" db-id="5axaw559mfwdpuewrfppwdvasdfa2ep2ardp"&gt;2614&lt;/key&gt;&lt;/foreign-keys&gt;&lt;ref-type name="Conference Paper"&gt;47&lt;/ref-type&gt;&lt;contributors&gt;&lt;authors&gt;&lt;author&gt;William Gropp&lt;/author&gt;&lt;/authors&gt;&lt;/contributors&gt;&lt;titles&gt;&lt;title&gt;Learning from the Success of MPI&lt;/title&gt;&lt;secondary-title&gt;Proceedings of the 8th International Conference on High Performance Computing&lt;/secondary-title&gt;&lt;/titles&gt;&lt;pages&gt;81-94&lt;/pages&gt;&lt;dates&gt;&lt;year&gt;2001&lt;/year&gt;&lt;/dates&gt;&lt;publisher&gt;Springer-Verlag&lt;/publisher&gt;&lt;urls&gt;&lt;/urls&gt;&lt;custom1&gt;652928&lt;/custom1&gt;&lt;/record&gt;&lt;/Cite&gt;&lt;/EndNote&gt;</w:instrText>
      </w:r>
      <w:r w:rsidR="00B1200A">
        <w:fldChar w:fldCharType="separate"/>
      </w:r>
      <w:r w:rsidR="00B1200A">
        <w:rPr>
          <w:noProof/>
        </w:rPr>
        <w:t>[</w:t>
      </w:r>
      <w:hyperlink w:anchor="_ENREF_4" w:tooltip="Gropp, 2001 #2614" w:history="1">
        <w:r w:rsidR="00122F9B">
          <w:rPr>
            <w:noProof/>
          </w:rPr>
          <w:t>4</w:t>
        </w:r>
      </w:hyperlink>
      <w:r w:rsidR="00B1200A">
        <w:rPr>
          <w:noProof/>
        </w:rPr>
        <w:t>]</w:t>
      </w:r>
      <w:r w:rsidR="00B1200A">
        <w:fldChar w:fldCharType="end"/>
      </w:r>
      <w:r w:rsidR="00213C39">
        <w:t>.</w:t>
      </w:r>
      <w:r w:rsidR="00EC2D61">
        <w:t xml:space="preserve"> We </w:t>
      </w:r>
      <w:r w:rsidR="00F13EAF">
        <w:t>use</w:t>
      </w:r>
      <w:r w:rsidR="00EC2D61">
        <w:t xml:space="preserve"> message passing with threads </w:t>
      </w:r>
      <w:r w:rsidR="00EC2D61">
        <w:fldChar w:fldCharType="begin"/>
      </w:r>
      <w:r w:rsidR="00EC2D61">
        <w:instrText xml:space="preserve"> ADDIN EN.CITE &lt;EndNote&gt;&lt;Cite&gt;&lt;Author&gt;Ekanayake&lt;/Author&gt;&lt;Year&gt;2013&lt;/Year&gt;&lt;RecNum&gt;2893&lt;/RecNum&gt;&lt;DisplayText&gt;[5]&lt;/DisplayText&gt;&lt;record&gt;&lt;rec-number&gt;2893&lt;/rec-number&gt;&lt;foreign-keys&gt;&lt;key app="EN" db-id="5axaw559mfwdpuewrfppwdvasdfa2ep2ardp"&gt;2893&lt;/key&gt;&lt;/foreign-keys&gt;&lt;ref-type name="Report"&gt;27&lt;/ref-type&gt;&lt;contributors&gt;&lt;authors&gt;&lt;author&gt;Saliya Ekanayake&lt;/author&gt;&lt;/authors&gt;&lt;/contributors&gt;&lt;titles&gt;&lt;title&gt;Survey on High Productivity Computing Systems (HPCS) Languages&lt;/title&gt;&lt;/titles&gt;&lt;keywords&gt;&lt;keyword&gt;High productivity computing systems, Chapel, X10, Fortress&lt;/keyword&gt;&lt;/keywords&gt;&lt;dates&gt;&lt;year&gt;2013&lt;/year&gt;&lt;/dates&gt;&lt;publisher&gt;Pervasive Technology Institute, Indiana University, Bloomington&lt;/publisher&gt;&lt;urls&gt;&lt;related-urls&gt;&lt;url&gt;http://grids.ucs.indiana.edu/ptliupages/publications/Survey_on_HPCS_Languages_formatted_v2.pdf&lt;/url&gt;&lt;/related-urls&gt;&lt;/urls&gt;&lt;/record&gt;&lt;/Cite&gt;&lt;/EndNote&gt;</w:instrText>
      </w:r>
      <w:r w:rsidR="00EC2D61">
        <w:fldChar w:fldCharType="separate"/>
      </w:r>
      <w:r w:rsidR="00EC2D61">
        <w:rPr>
          <w:noProof/>
        </w:rPr>
        <w:t>[</w:t>
      </w:r>
      <w:hyperlink w:anchor="_ENREF_5" w:tooltip="Ekanayake, 2013 #2893" w:history="1">
        <w:r w:rsidR="00122F9B">
          <w:rPr>
            <w:noProof/>
          </w:rPr>
          <w:t>5</w:t>
        </w:r>
      </w:hyperlink>
      <w:r w:rsidR="00EC2D61">
        <w:rPr>
          <w:noProof/>
        </w:rPr>
        <w:t>]</w:t>
      </w:r>
      <w:r w:rsidR="00EC2D61">
        <w:fldChar w:fldCharType="end"/>
      </w:r>
      <w:r>
        <w:t xml:space="preserve"> </w:t>
      </w:r>
      <w:r w:rsidR="00EC2D61">
        <w:t xml:space="preserve">in our data analytics applications on Windows High Performance Computing (HPC) environments </w:t>
      </w:r>
      <w:r w:rsidR="00F13EAF">
        <w:fldChar w:fldCharType="begin"/>
      </w:r>
      <w:r w:rsidR="00F13EAF">
        <w:instrText xml:space="preserve"> ADDIN EN.CITE &lt;EndNote&gt;&lt;Cite&gt;&lt;Author&gt;Qiu&lt;/Author&gt;&lt;Year&gt;2010&lt;/Year&gt;&lt;RecNum&gt;2892&lt;/RecNum&gt;&lt;DisplayText&gt;[6]&lt;/DisplayText&gt;&lt;record&gt;&lt;rec-number&gt;2892&lt;/rec-number&gt;&lt;foreign-keys&gt;&lt;key app="EN" db-id="5axaw559mfwdpuewrfppwdvasdfa2ep2ardp"&gt;2892&lt;/key&gt;&lt;/foreign-keys&gt;&lt;ref-type name="Conference Paper"&gt;47&lt;/ref-type&gt;&lt;contributors&gt;&lt;authors&gt;&lt;author&gt;Judy Qiu&lt;/author&gt;&lt;author&gt;Scott Beason&lt;/author&gt;&lt;author&gt;Seung-Hee Bae&lt;/author&gt;&lt;author&gt;Saliya Ekanayake&lt;/author&gt;&lt;author&gt;Geoffrey Fox&lt;/author&gt;&lt;/authors&gt;&lt;/contributors&gt;&lt;titles&gt;&lt;title&gt;Performance of Windows Multicore Systems on Threading and MPI&lt;/title&gt;&lt;secondary-title&gt;Proceedings of the 2010 10th IEEE/ACM International Conference on Cluster, Cloud and Grid Computing&lt;/secondary-title&gt;&lt;/titles&gt;&lt;pages&gt;814-819&lt;/pages&gt;&lt;dates&gt;&lt;year&gt;2010&lt;/year&gt;&lt;/dates&gt;&lt;publisher&gt;IEEE Computer Society&lt;/publisher&gt;&lt;urls&gt;&lt;/urls&gt;&lt;custom1&gt;1845137&lt;/custom1&gt;&lt;electronic-resource-num&gt;10.1109/ccgrid.2010.105&lt;/electronic-resource-num&gt;&lt;/record&gt;&lt;/Cite&gt;&lt;/EndNote&gt;</w:instrText>
      </w:r>
      <w:r w:rsidR="00F13EAF">
        <w:fldChar w:fldCharType="separate"/>
      </w:r>
      <w:r w:rsidR="00F13EAF">
        <w:rPr>
          <w:noProof/>
        </w:rPr>
        <w:t>[</w:t>
      </w:r>
      <w:hyperlink w:anchor="_ENREF_6" w:tooltip="Qiu, 2010 #2892" w:history="1">
        <w:r w:rsidR="00122F9B">
          <w:rPr>
            <w:noProof/>
          </w:rPr>
          <w:t>6</w:t>
        </w:r>
      </w:hyperlink>
      <w:r w:rsidR="00F13EAF">
        <w:rPr>
          <w:noProof/>
        </w:rPr>
        <w:t>]</w:t>
      </w:r>
      <w:r w:rsidR="00F13EAF">
        <w:fldChar w:fldCharType="end"/>
      </w:r>
      <w:r w:rsidR="00F13EAF">
        <w:t xml:space="preserve"> </w:t>
      </w:r>
      <w:r w:rsidR="00EC2D61">
        <w:t xml:space="preserve">using MPI.NET </w:t>
      </w:r>
      <w:r w:rsidR="00EC2D61">
        <w:fldChar w:fldCharType="begin"/>
      </w:r>
      <w:r w:rsidR="00F13EAF">
        <w:instrText xml:space="preserve"> ADDIN EN.CITE &lt;EndNote&gt;&lt;Cite&gt;&lt;Author&gt;Gregor&lt;/Author&gt;&lt;Year&gt;2008&lt;/Year&gt;&lt;RecNum&gt;2768&lt;/RecNum&gt;&lt;DisplayText&gt;[7]&lt;/DisplayText&gt;&lt;record&gt;&lt;rec-number&gt;2768&lt;/rec-number&gt;&lt;foreign-keys&gt;&lt;key app="EN" db-id="5axaw559mfwdpuewrfppwdvasdfa2ep2ardp"&gt;2768&lt;/key&gt;&lt;/foreign-keys&gt;&lt;ref-type name="Conference Paper"&gt;47&lt;/ref-type&gt;&lt;contributors&gt;&lt;authors&gt;&lt;author&gt;Douglas Gregor&lt;/author&gt;&lt;author&gt;Andrew Lumsdaine&lt;/author&gt;&lt;/authors&gt;&lt;/contributors&gt;&lt;titles&gt;&lt;title&gt;Design and implementation of a high-performance MPI for C\# and the common language infrastructure&lt;/title&gt;&lt;secondary-title&gt;Proceedings of the 13th ACM SIGPLAN Symposium on Principles and practice of parallel programming&lt;/secondary-title&gt;&lt;/titles&gt;&lt;pages&gt;133-142&lt;/pages&gt;&lt;dates&gt;&lt;year&gt;2008&lt;/year&gt;&lt;/dates&gt;&lt;pub-location&gt;Salt Lake City, UT, USA&lt;/pub-location&gt;&lt;publisher&gt;ACM&lt;/publisher&gt;&lt;urls&gt;&lt;/urls&gt;&lt;custom1&gt;1345228&lt;/custom1&gt;&lt;electronic-resource-num&gt;10.1145/1345206.1345228&lt;/electronic-resource-num&gt;&lt;/record&gt;&lt;/Cite&gt;&lt;/EndNote&gt;</w:instrText>
      </w:r>
      <w:r w:rsidR="00EC2D61">
        <w:fldChar w:fldCharType="separate"/>
      </w:r>
      <w:r w:rsidR="00F13EAF">
        <w:rPr>
          <w:noProof/>
        </w:rPr>
        <w:t>[</w:t>
      </w:r>
      <w:hyperlink w:anchor="_ENREF_7" w:tooltip="Gregor, 2008 #2768" w:history="1">
        <w:r w:rsidR="00122F9B">
          <w:rPr>
            <w:noProof/>
          </w:rPr>
          <w:t>7</w:t>
        </w:r>
      </w:hyperlink>
      <w:r w:rsidR="00F13EAF">
        <w:rPr>
          <w:noProof/>
        </w:rPr>
        <w:t>]</w:t>
      </w:r>
      <w:r w:rsidR="00EC2D61">
        <w:fldChar w:fldCharType="end"/>
      </w:r>
      <w:r w:rsidR="00EC2D61">
        <w:t xml:space="preserve"> and Microsoft’s Task Parallel Library (TPL) </w:t>
      </w:r>
      <w:r w:rsidR="00EC2D61">
        <w:fldChar w:fldCharType="begin"/>
      </w:r>
      <w:r w:rsidR="00F13EAF">
        <w:instrText xml:space="preserve"> ADDIN EN.CITE &lt;EndNote&gt;&lt;Cite&gt;&lt;Author&gt;Daan Leijen&lt;/Author&gt;&lt;RecNum&gt;2911&lt;/RecNum&gt;&lt;DisplayText&gt;[8]&lt;/DisplayText&gt;&lt;record&gt;&lt;rec-number&gt;2911&lt;/rec-number&gt;&lt;foreign-keys&gt;&lt;key app="EN" db-id="5axaw559mfwdpuewrfppwdvasdfa2ep2ardp"&gt;2911&lt;/key&gt;&lt;/foreign-keys&gt;&lt;ref-type name="Electronic Article"&gt;43&lt;/ref-type&gt;&lt;contributors&gt;&lt;authors&gt;&lt;author&gt;Daan Leijen, Judd Hal&lt;/author&gt;&lt;/authors&gt;&lt;/contributors&gt;&lt;titles&gt;&lt;title&gt;Optimize Managed Code For Multi-Core Machines&lt;/title&gt;&lt;/titles&gt;&lt;number&gt;MSDN Magazine October 2007&lt;/number&gt;&lt;dates&gt;&lt;/dates&gt;&lt;pub-location&gt;MSDN Magazine&lt;/pub-location&gt;&lt;urls&gt;&lt;related-urls&gt;&lt;url&gt;http://msdn.microsoft.com/en-us/magazine/cc163340.aspx&lt;/url&gt;&lt;/related-urls&gt;&lt;/urls&gt;&lt;/record&gt;&lt;/Cite&gt;&lt;/EndNote&gt;</w:instrText>
      </w:r>
      <w:r w:rsidR="00EC2D61">
        <w:fldChar w:fldCharType="separate"/>
      </w:r>
      <w:r w:rsidR="00F13EAF">
        <w:rPr>
          <w:noProof/>
        </w:rPr>
        <w:t>[</w:t>
      </w:r>
      <w:hyperlink w:anchor="_ENREF_8" w:tooltip="Daan Leijen,  #2911" w:history="1">
        <w:r w:rsidR="00122F9B">
          <w:rPr>
            <w:noProof/>
          </w:rPr>
          <w:t>8</w:t>
        </w:r>
      </w:hyperlink>
      <w:r w:rsidR="00F13EAF">
        <w:rPr>
          <w:noProof/>
        </w:rPr>
        <w:t>]</w:t>
      </w:r>
      <w:r w:rsidR="00EC2D61">
        <w:fldChar w:fldCharType="end"/>
      </w:r>
      <w:r w:rsidR="00395175">
        <w:t xml:space="preserve">. </w:t>
      </w:r>
      <w:r w:rsidR="00F46202">
        <w:t>However, the number of available Windows HPC systems</w:t>
      </w:r>
      <w:r w:rsidR="00F13EAF">
        <w:t xml:space="preserve"> are limited and</w:t>
      </w:r>
      <w:r w:rsidR="00F46202">
        <w:t xml:space="preserve"> our attempts to run these on traditional Linux based HPC clusters using Mono – a cross platform .NET development framework – have been unsuccessful due to poor performance. Therefore, we</w:t>
      </w:r>
      <w:r w:rsidR="00F13EAF">
        <w:t xml:space="preserve"> decided to migrate our applications to Java for reasons 1) </w:t>
      </w:r>
      <w:r w:rsidR="004B51B1">
        <w:t>productivity offered by Java and its ecosystem; and 2</w:t>
      </w:r>
      <w:r w:rsidR="00F13EAF">
        <w:t xml:space="preserve">) </w:t>
      </w:r>
      <w:r w:rsidR="004B51B1">
        <w:t xml:space="preserve">emerging success </w:t>
      </w:r>
      <w:r w:rsidR="002F3F8E">
        <w:t xml:space="preserve">of Java </w:t>
      </w:r>
      <w:r w:rsidR="004B51B1">
        <w:t xml:space="preserve">in HPC </w:t>
      </w:r>
      <w:r w:rsidR="004B51B1">
        <w:fldChar w:fldCharType="begin"/>
      </w:r>
      <w:r w:rsidR="004B51B1">
        <w:instrText xml:space="preserve"> ADDIN EN.CITE &lt;EndNote&gt;&lt;Cite&gt;&lt;Author&gt;Taboada&lt;/Author&gt;&lt;Year&gt;2009&lt;/Year&gt;&lt;RecNum&gt;2912&lt;/RecNum&gt;&lt;DisplayText&gt;[9]&lt;/DisplayText&gt;&lt;record&gt;&lt;rec-number&gt;2912&lt;/rec-number&gt;&lt;foreign-keys&gt;&lt;key app="EN" db-id="5axaw559mfwdpuewrfppwdvasdfa2ep2ardp"&gt;2912&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004B51B1">
        <w:fldChar w:fldCharType="separate"/>
      </w:r>
      <w:r w:rsidR="004B51B1">
        <w:rPr>
          <w:noProof/>
        </w:rPr>
        <w:t>[</w:t>
      </w:r>
      <w:hyperlink w:anchor="_ENREF_9" w:tooltip="Taboada, 2009 #2912" w:history="1">
        <w:r w:rsidR="00122F9B">
          <w:rPr>
            <w:noProof/>
          </w:rPr>
          <w:t>9</w:t>
        </w:r>
      </w:hyperlink>
      <w:r w:rsidR="004B51B1">
        <w:rPr>
          <w:noProof/>
        </w:rPr>
        <w:t>]</w:t>
      </w:r>
      <w:r w:rsidR="004B51B1">
        <w:fldChar w:fldCharType="end"/>
      </w:r>
      <w:r w:rsidR="004B51B1">
        <w:t xml:space="preserve">. In this paper, we present our experience in evaluating the performance of </w:t>
      </w:r>
      <w:r w:rsidR="00A1742A">
        <w:t>our parallel deterministic annealing clustering program</w:t>
      </w:r>
      <w:r w:rsidR="00C443CA">
        <w:t xml:space="preserve"> (DAVS)</w:t>
      </w:r>
      <w:r w:rsidR="00A1742A">
        <w:t xml:space="preserve"> </w:t>
      </w:r>
      <w:r w:rsidR="00A1742A">
        <w:fldChar w:fldCharType="begin"/>
      </w:r>
      <w:r w:rsidR="00A1742A">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rsidR="00A1742A">
        <w:fldChar w:fldCharType="separate"/>
      </w:r>
      <w:r w:rsidR="00A1742A">
        <w:rPr>
          <w:noProof/>
        </w:rPr>
        <w:t>[</w:t>
      </w:r>
      <w:hyperlink w:anchor="_ENREF_10" w:tooltip="Fox, 2013 #2916" w:history="1">
        <w:r w:rsidR="00122F9B">
          <w:rPr>
            <w:noProof/>
          </w:rPr>
          <w:t>10</w:t>
        </w:r>
      </w:hyperlink>
      <w:r w:rsidR="00A1742A">
        <w:rPr>
          <w:noProof/>
        </w:rPr>
        <w:t>]</w:t>
      </w:r>
      <w:r w:rsidR="00A1742A">
        <w:fldChar w:fldCharType="end"/>
      </w:r>
      <w:r w:rsidR="00EC7184">
        <w:t xml:space="preserve"> and micro benchmark results for </w:t>
      </w:r>
      <w:r w:rsidR="00EA0FB8">
        <w:t xml:space="preserve">two Java </w:t>
      </w:r>
      <w:r w:rsidR="00EC7184">
        <w:t xml:space="preserve">message passing </w:t>
      </w:r>
      <w:r w:rsidR="00EA0FB8">
        <w:t xml:space="preserve">frameworks – OpenMPI with Java binding and FastMPJ </w:t>
      </w:r>
      <w:r w:rsidR="00AA15FE">
        <w:fldChar w:fldCharType="begin"/>
      </w:r>
      <w:r w:rsidR="00AA15FE">
        <w:instrText xml:space="preserve"> ADDIN EN.CITE &lt;EndNote&gt;&lt;Cite&gt;&lt;Author&gt;Expósito&lt;/Author&gt;&lt;Year&gt;2014&lt;/Year&gt;&lt;RecNum&gt;2917&lt;/RecNum&gt;&lt;DisplayText&gt;[11]&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AA15FE">
        <w:fldChar w:fldCharType="separate"/>
      </w:r>
      <w:r w:rsidR="00AA15FE">
        <w:rPr>
          <w:noProof/>
        </w:rPr>
        <w:t>[</w:t>
      </w:r>
      <w:hyperlink w:anchor="_ENREF_11" w:tooltip="Expósito, 2014 #2917" w:history="1">
        <w:r w:rsidR="00122F9B">
          <w:rPr>
            <w:noProof/>
          </w:rPr>
          <w:t>11</w:t>
        </w:r>
      </w:hyperlink>
      <w:r w:rsidR="00AA15FE">
        <w:rPr>
          <w:noProof/>
        </w:rPr>
        <w:t>]</w:t>
      </w:r>
      <w:r w:rsidR="00AA15FE">
        <w:fldChar w:fldCharType="end"/>
      </w:r>
      <w:r w:rsidR="00EA0FB8">
        <w:t xml:space="preserve"> – compared against native OpenMPI and MPI.NET</w:t>
      </w:r>
      <w:r w:rsidR="00EC7184">
        <w:t xml:space="preserve">. </w:t>
      </w:r>
      <w:r w:rsidR="00AA15FE">
        <w:t>The results show clear improvement of application performance over C# with MPI.NET and near native performance in micro benchmarks.</w:t>
      </w:r>
    </w:p>
    <w:p w14:paraId="463C123B" w14:textId="4195ED8A" w:rsidR="008A3C23" w:rsidRDefault="00321BB3" w:rsidP="001F4C5C">
      <w:pPr>
        <w:pStyle w:val="Heading1"/>
      </w:pPr>
      <w:r>
        <w:t>Related Work</w:t>
      </w:r>
    </w:p>
    <w:p w14:paraId="5E56AABA" w14:textId="7602979A" w:rsidR="007D7C50" w:rsidRDefault="00B23DCC" w:rsidP="00321BB3">
      <w:pPr>
        <w:pStyle w:val="Text"/>
      </w:pPr>
      <w:r>
        <w:t>Message passing support for Java can be classified as pure Java implementations or Java bindings for existing native MPI libraries</w:t>
      </w:r>
      <w:r w:rsidR="00F246CA">
        <w:t xml:space="preserve"> (i.e. wrapper implementations)</w:t>
      </w:r>
      <w:r>
        <w:t xml:space="preserve">. Pure Java implementations advocate portability, but may not be as efficient as </w:t>
      </w:r>
      <w:r w:rsidR="00F246CA">
        <w:t xml:space="preserve">Java bindings that call native MPI (see </w:t>
      </w:r>
      <w:r w:rsidR="00F246CA">
        <w:fldChar w:fldCharType="begin"/>
      </w:r>
      <w:r w:rsidR="00F246CA">
        <w:instrText xml:space="preserve"> REF _Ref380935337 \r \h </w:instrText>
      </w:r>
      <w:r w:rsidR="00F246CA">
        <w:fldChar w:fldCharType="separate"/>
      </w:r>
      <w:r w:rsidR="00CA2257">
        <w:t>III.C</w:t>
      </w:r>
      <w:r w:rsidR="00F246CA">
        <w:fldChar w:fldCharType="end"/>
      </w:r>
      <w:r w:rsidR="00F246CA">
        <w:t xml:space="preserve"> and </w:t>
      </w:r>
      <w:r w:rsidR="00F246CA">
        <w:fldChar w:fldCharType="begin"/>
      </w:r>
      <w:r w:rsidR="00F246CA">
        <w:instrText xml:space="preserve"> ADDIN EN.CITE &lt;EndNote&gt;&lt;Cite&gt;&lt;Author&gt;Expósito&lt;/Author&gt;&lt;Year&gt;2014&lt;/Year&gt;&lt;RecNum&gt;2917&lt;/RecNum&gt;&lt;DisplayText&gt;[11]&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F246CA">
        <w:fldChar w:fldCharType="separate"/>
      </w:r>
      <w:r w:rsidR="00F246CA">
        <w:rPr>
          <w:noProof/>
        </w:rPr>
        <w:t>[</w:t>
      </w:r>
      <w:hyperlink w:anchor="_ENREF_11" w:tooltip="Expósito, 2014 #2917" w:history="1">
        <w:r w:rsidR="00122F9B">
          <w:rPr>
            <w:noProof/>
          </w:rPr>
          <w:t>11</w:t>
        </w:r>
      </w:hyperlink>
      <w:r w:rsidR="00F246CA">
        <w:rPr>
          <w:noProof/>
        </w:rPr>
        <w:t>]</w:t>
      </w:r>
      <w:r w:rsidR="00F246CA">
        <w:fldChar w:fldCharType="end"/>
      </w:r>
      <w:r w:rsidR="00F246CA">
        <w:t xml:space="preserve">). </w:t>
      </w:r>
      <w:r w:rsidR="00774A5A">
        <w:t>The</w:t>
      </w:r>
      <w:r w:rsidR="005B2891">
        <w:t>re are two proposed</w:t>
      </w:r>
      <w:r w:rsidR="00774A5A">
        <w:t xml:space="preserve"> Application Programming Interface</w:t>
      </w:r>
      <w:r w:rsidR="005B2891">
        <w:t>s</w:t>
      </w:r>
      <w:r w:rsidR="00774A5A">
        <w:t xml:space="preserve"> (API) </w:t>
      </w:r>
      <w:r w:rsidR="005B2891">
        <w:t xml:space="preserve">for Java message passing – mpiJava 1.2 </w:t>
      </w:r>
      <w:r w:rsidR="005B2891">
        <w:fldChar w:fldCharType="begin"/>
      </w:r>
      <w:r w:rsidR="005B2891">
        <w:instrText xml:space="preserve"> ADDIN EN.CITE &lt;EndNote&gt;&lt;Cite&gt;&lt;Author&gt;Bryan Carpenter&lt;/Author&gt;&lt;Year&gt;1999&lt;/Year&gt;&lt;RecNum&gt;2921&lt;/RecNum&gt;&lt;DisplayText&gt;[12]&lt;/DisplayText&gt;&lt;record&gt;&lt;rec-number&gt;2921&lt;/rec-number&gt;&lt;foreign-keys&gt;&lt;key app="EN" db-id="5axaw559mfwdpuewrfppwdvasdfa2ep2ardp"&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5B2891">
        <w:fldChar w:fldCharType="separate"/>
      </w:r>
      <w:r w:rsidR="005B2891">
        <w:rPr>
          <w:noProof/>
        </w:rPr>
        <w:t>[</w:t>
      </w:r>
      <w:hyperlink w:anchor="_ENREF_12" w:tooltip="Bryan Carpenter, 1999 #2921" w:history="1">
        <w:r w:rsidR="00122F9B">
          <w:rPr>
            <w:noProof/>
          </w:rPr>
          <w:t>12</w:t>
        </w:r>
      </w:hyperlink>
      <w:r w:rsidR="005B2891">
        <w:rPr>
          <w:noProof/>
        </w:rPr>
        <w:t>]</w:t>
      </w:r>
      <w:r w:rsidR="005B2891">
        <w:fldChar w:fldCharType="end"/>
      </w:r>
      <w:r w:rsidR="005B2891">
        <w:t xml:space="preserve"> and Java Grande Forum (JGF) Message Passing interface for Java (MPJ) </w:t>
      </w:r>
      <w:r w:rsidR="005B2891">
        <w:fldChar w:fldCharType="begin"/>
      </w:r>
      <w:r w:rsidR="005B2891">
        <w:instrText xml:space="preserve"> ADDIN EN.CITE &lt;EndNote&gt;&lt;Cite&gt;&lt;Author&gt;Carpenter&lt;/Author&gt;&lt;Year&gt;2000&lt;/Year&gt;&lt;RecNum&gt;2927&lt;/RecNum&gt;&lt;DisplayText&gt;[13]&lt;/DisplayText&gt;&lt;record&gt;&lt;rec-number&gt;2927&lt;/rec-number&gt;&lt;foreign-keys&gt;&lt;key app="EN" db-id="5axaw559mfwdpuewrfppwdvasdfa2ep2ardp"&gt;2927&lt;/key&gt;&lt;/foreign-keys&gt;&lt;ref-type name="Journal Article"&gt;17&lt;/ref-type&gt;&lt;contributors&gt;&lt;authors&gt;&lt;author&gt;Carpenter, Bryan&lt;/author&gt;&lt;author&gt;Getov, Vladimir&lt;/author&gt;&lt;author&gt;Judd, Glenn&lt;/author&gt;&lt;author&gt;Skjellum, Anthony&lt;/author&gt;&lt;author&gt;Fox, Geoffrey&lt;/author&gt;&lt;/authors&gt;&lt;/contributors&gt;&lt;titles&gt;&lt;title&gt;MPJ: MPI-like message passing for Java&lt;/title&gt;&lt;secondary-title&gt;Concurrency: Practice and Experience&lt;/secondary-title&gt;&lt;/titles&gt;&lt;periodical&gt;&lt;full-title&gt;Concurrency: Practice and Experience&lt;/full-title&gt;&lt;/periodical&gt;&lt;pages&gt;1019-1038&lt;/pages&gt;&lt;volume&gt;12&lt;/volume&gt;&lt;number&gt;11&lt;/number&gt;&lt;keywords&gt;&lt;keyword&gt;Java&lt;/keyword&gt;&lt;keyword&gt;MPI&lt;/keyword&gt;&lt;keyword&gt;message-passing&lt;/keyword&gt;&lt;keyword&gt;Java Grande&lt;/keyword&gt;&lt;/keywords&gt;&lt;dates&gt;&lt;year&gt;2000&lt;/year&gt;&lt;/dates&gt;&lt;publisher&gt;John Wiley &amp;amp; Sons, Ltd.&lt;/publisher&gt;&lt;isbn&gt;1096-9128&lt;/isbn&gt;&lt;urls&gt;&lt;related-urls&gt;&lt;url&gt;http://dx.doi.org/10.1002/1096-9128(200009)12:11&amp;lt;1019::AID-CPE518&amp;gt;3.0.CO;2-G&lt;/url&gt;&lt;/related-urls&gt;&lt;/urls&gt;&lt;electronic-resource-num&gt;10.1002/1096-9128(200009)12:11&amp;lt;1019::AID-CPE518&amp;gt;3.0.CO;2-G&lt;/electronic-resource-num&gt;&lt;/record&gt;&lt;/Cite&gt;&lt;/EndNote&gt;</w:instrText>
      </w:r>
      <w:r w:rsidR="005B2891">
        <w:fldChar w:fldCharType="separate"/>
      </w:r>
      <w:r w:rsidR="005B2891">
        <w:rPr>
          <w:noProof/>
        </w:rPr>
        <w:t>[</w:t>
      </w:r>
      <w:hyperlink w:anchor="_ENREF_13" w:tooltip="Carpenter, 2000 #2927" w:history="1">
        <w:r w:rsidR="00122F9B">
          <w:rPr>
            <w:noProof/>
          </w:rPr>
          <w:t>13</w:t>
        </w:r>
      </w:hyperlink>
      <w:r w:rsidR="005B2891">
        <w:rPr>
          <w:noProof/>
        </w:rPr>
        <w:t>]</w:t>
      </w:r>
      <w:r w:rsidR="005B2891">
        <w:fldChar w:fldCharType="end"/>
      </w:r>
      <w:r w:rsidR="009C2D19">
        <w:t xml:space="preserve">. However, there are implementations that follow custom API as well </w:t>
      </w:r>
      <w:r w:rsidR="009C2D19">
        <w:fldChar w:fldCharType="begin"/>
      </w:r>
      <w:r w:rsidR="009C2D19">
        <w:instrText xml:space="preserve"> ADDIN EN.CITE &lt;EndNote&gt;&lt;Cite&gt;&lt;Author&gt;Taboada&lt;/Author&gt;&lt;Year&gt;2009&lt;/Year&gt;&lt;RecNum&gt;2912&lt;/RecNum&gt;&lt;DisplayText&gt;[9]&lt;/DisplayText&gt;&lt;record&gt;&lt;rec-number&gt;2912&lt;/rec-number&gt;&lt;foreign-keys&gt;&lt;key app="EN" db-id="5axaw559mfwdpuewrfppwdvasdfa2ep2ardp"&gt;2912&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009C2D19">
        <w:fldChar w:fldCharType="separate"/>
      </w:r>
      <w:r w:rsidR="009C2D19">
        <w:rPr>
          <w:noProof/>
        </w:rPr>
        <w:t>[</w:t>
      </w:r>
      <w:hyperlink w:anchor="_ENREF_9" w:tooltip="Taboada, 2009 #2912" w:history="1">
        <w:r w:rsidR="00122F9B">
          <w:rPr>
            <w:noProof/>
          </w:rPr>
          <w:t>9</w:t>
        </w:r>
      </w:hyperlink>
      <w:r w:rsidR="009C2D19">
        <w:rPr>
          <w:noProof/>
        </w:rPr>
        <w:t>]</w:t>
      </w:r>
      <w:r w:rsidR="009C2D19">
        <w:fldChar w:fldCharType="end"/>
      </w:r>
      <w:r w:rsidR="009C2D19">
        <w:t>.</w:t>
      </w:r>
    </w:p>
    <w:p w14:paraId="03FE4735" w14:textId="0C30F2BC" w:rsidR="00E97402" w:rsidRDefault="002114F3" w:rsidP="00F230D0">
      <w:pPr>
        <w:pStyle w:val="Text"/>
      </w:pPr>
      <w:r>
        <w:t xml:space="preserve">Performance of Java MPI support has been studied with different implementations and recently in </w:t>
      </w:r>
      <w:r>
        <w:fldChar w:fldCharType="begin">
          <w:fldData xml:space="preserve">PEVuZE5vdGU+PENpdGU+PEF1dGhvcj5UYWJvYWRhPC9BdXRob3I+PFllYXI+MjAwMzwvWWVhcj48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=
</w:fldData>
        </w:fldChar>
      </w:r>
      <w:r>
        <w:instrText xml:space="preserve"> ADDIN EN.CITE </w:instrText>
      </w:r>
      <w:r>
        <w:fldChar w:fldCharType="begin">
          <w:fldData xml:space="preserve">PEVuZE5vdGU+PENpdGU+PEF1dGhvcj5UYWJvYWRhPC9BdXRob3I+PFllYXI+MjAwMzwvWWVhcj48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=
</w:fldData>
        </w:fldChar>
      </w:r>
      <w:r>
        <w:instrText xml:space="preserve"> ADDIN EN.CITE.DATA </w:instrText>
      </w:r>
      <w:r>
        <w:fldChar w:fldCharType="end"/>
      </w:r>
      <w:r>
        <w:fldChar w:fldCharType="separate"/>
      </w:r>
      <w:r>
        <w:rPr>
          <w:noProof/>
        </w:rPr>
        <w:t>[</w:t>
      </w:r>
      <w:hyperlink w:anchor="_ENREF_11" w:tooltip="Expósito, 2014 #2917" w:history="1">
        <w:r w:rsidR="00122F9B">
          <w:rPr>
            <w:noProof/>
          </w:rPr>
          <w:t>11</w:t>
        </w:r>
      </w:hyperlink>
      <w:r>
        <w:rPr>
          <w:noProof/>
        </w:rPr>
        <w:t xml:space="preserve">, </w:t>
      </w:r>
      <w:hyperlink w:anchor="_ENREF_14" w:tooltip="Taboada, 2003 #2928" w:history="1">
        <w:r w:rsidR="00122F9B">
          <w:rPr>
            <w:noProof/>
          </w:rPr>
          <w:t>14</w:t>
        </w:r>
      </w:hyperlink>
      <w:r>
        <w:rPr>
          <w:noProof/>
        </w:rPr>
        <w:t>]</w:t>
      </w:r>
      <w:r>
        <w:fldChar w:fldCharType="end"/>
      </w:r>
      <w:r>
        <w:t>. The focus of these studies is to evaluate MPI kernel operations and little or no information given on applying Java MPI to scientific applications. However, there is an increasing interest</w:t>
      </w:r>
      <w:r w:rsidR="00F230D0">
        <w:t xml:space="preserve"> </w:t>
      </w:r>
      <w:r w:rsidR="00F230D0">
        <w:fldChar w:fldCharType="begin"/>
      </w:r>
      <w:r w:rsidR="00F230D0">
        <w:instrText xml:space="preserve"> ADDIN EN.CITE &lt;EndNote&gt;&lt;Cite&gt;&lt;Author&gt;Squyres&lt;/Author&gt;&lt;Year&gt;2012&lt;/Year&gt;&lt;RecNum&gt;2929&lt;/RecNum&gt;&lt;DisplayText&gt;[15]&lt;/DisplayText&gt;&lt;record&gt;&lt;rec-number&gt;2929&lt;/rec-number&gt;&lt;foreign-keys&gt;&lt;key app="EN" db-id="5axaw559mfwdpuewrfppwdvasdfa2ep2ardp"&gt;2929&lt;/key&gt;&lt;/foreign-keys&gt;&lt;ref-type name="Blog"&gt;56&lt;/ref-type&gt;&lt;contributors&gt;&lt;authors&gt;&lt;author&gt;Jeff Squyres&lt;/author&gt;&lt;/authors&gt;&lt;/contributors&gt;&lt;titles&gt;&lt;title&gt;Resurrecting MPI and Java&lt;/title&gt;&lt;secondary-title&gt;Cisco Blogs&lt;/secondary-title&gt;&lt;/titles&gt;&lt;dates&gt;&lt;year&gt;2012&lt;/year&gt;&lt;/dates&gt;&lt;urls&gt;&lt;related-urls&gt;&lt;url&gt;http://blogs.cisco.com/performance/resurrecting-mpi-and-java/&lt;/url&gt;&lt;/related-urls&gt;&lt;/urls&gt;&lt;/record&gt;&lt;/Cite&gt;&lt;/EndNote&gt;</w:instrText>
      </w:r>
      <w:r w:rsidR="00F230D0">
        <w:fldChar w:fldCharType="separate"/>
      </w:r>
      <w:r w:rsidR="00F230D0">
        <w:rPr>
          <w:noProof/>
        </w:rPr>
        <w:t>[</w:t>
      </w:r>
      <w:hyperlink w:anchor="_ENREF_15" w:tooltip="Squyres, 2012 #2929" w:history="1">
        <w:r w:rsidR="00122F9B">
          <w:rPr>
            <w:noProof/>
          </w:rPr>
          <w:t>15</w:t>
        </w:r>
      </w:hyperlink>
      <w:r w:rsidR="00F230D0">
        <w:rPr>
          <w:noProof/>
        </w:rPr>
        <w:t>]</w:t>
      </w:r>
      <w:r w:rsidR="00F230D0">
        <w:fldChar w:fldCharType="end"/>
      </w:r>
      <w:r>
        <w:t xml:space="preserve"> on using MPI with large scale data analytics frameworks such as </w:t>
      </w:r>
      <w:r w:rsidR="00156C05">
        <w:t xml:space="preserve">Apache </w:t>
      </w:r>
      <w:r>
        <w:t>Hadoop</w:t>
      </w:r>
      <w:r w:rsidR="00156C05">
        <w:t xml:space="preserve"> </w:t>
      </w:r>
      <w:r w:rsidR="00156C05">
        <w:fldChar w:fldCharType="begin"/>
      </w:r>
      <w:r w:rsidR="00F230D0">
        <w:instrText xml:space="preserve"> ADDIN EN.CITE &lt;EndNote&gt;&lt;Cite&gt;&lt;Author&gt;Tom White&lt;/Author&gt;&lt;Year&gt;2010&lt;/Year&gt;&lt;RecNum&gt;761&lt;/RecNum&gt;&lt;DisplayText&gt;[16]&lt;/DisplayText&gt;&lt;record&gt;&lt;rec-number&gt;761&lt;/rec-number&gt;&lt;foreign-keys&gt;&lt;key app="EN" db-id="5axaw559mfwdpuewrfppwdvasdfa2ep2ardp"&gt;761&lt;/key&gt;&lt;key app="ENWeb" db-id="S3XF@wrtqgYAACB9Pr4"&gt;6824&lt;/key&gt;&lt;/foreign-keys&gt;&lt;ref-type name="Book"&gt;6&lt;/ref-type&gt;&lt;contributors&gt;&lt;authors&gt;&lt;author&gt;Tom White,&lt;/author&gt;&lt;/authors&gt;&lt;/contributors&gt;&lt;titles&gt;&lt;title&gt;Hadoop: The Definitive Guide&lt;/title&gt;&lt;/titles&gt;&lt;edition&gt;October 5&lt;/edition&gt;&lt;dates&gt;&lt;year&gt;2010&lt;/year&gt;&lt;/dates&gt;&lt;publisher&gt;Yahoo Press; Second Edition edition&lt;/publisher&gt;&lt;urls&gt;&lt;/urls&gt;&lt;/record&gt;&lt;/Cite&gt;&lt;/EndNote&gt;</w:instrText>
      </w:r>
      <w:r w:rsidR="00156C05">
        <w:fldChar w:fldCharType="separate"/>
      </w:r>
      <w:r w:rsidR="00F230D0">
        <w:rPr>
          <w:noProof/>
        </w:rPr>
        <w:t>[</w:t>
      </w:r>
      <w:hyperlink w:anchor="_ENREF_16" w:tooltip="Tom White, 2010 #761" w:history="1">
        <w:r w:rsidR="00122F9B">
          <w:rPr>
            <w:noProof/>
          </w:rPr>
          <w:t>16</w:t>
        </w:r>
      </w:hyperlink>
      <w:r w:rsidR="00F230D0">
        <w:rPr>
          <w:noProof/>
        </w:rPr>
        <w:t>]</w:t>
      </w:r>
      <w:r w:rsidR="00156C05">
        <w:fldChar w:fldCharType="end"/>
      </w:r>
      <w:r w:rsidR="00F230D0">
        <w:t xml:space="preserve">. MR+ </w:t>
      </w:r>
      <w:r w:rsidR="00F230D0">
        <w:fldChar w:fldCharType="begin"/>
      </w:r>
      <w:r w:rsidR="00F230D0">
        <w:instrText xml:space="preserve"> ADDIN EN.CITE &lt;EndNote&gt;&lt;Cite&gt;&lt;Author&gt;Ralph H. Castain&lt;/Author&gt;&lt;Year&gt;2012&lt;/Year&gt;&lt;RecNum&gt;2930&lt;/RecNum&gt;&lt;DisplayText&gt;[17]&lt;/DisplayText&gt;&lt;record&gt;&lt;rec-number&gt;2930&lt;/rec-number&gt;&lt;foreign-keys&gt;&lt;key app="EN" db-id="5axaw559mfwdpuewrfppwdvasdfa2ep2ardp"&gt;2930&lt;/key&gt;&lt;/foreign-keys&gt;&lt;ref-type name="Report"&gt;27&lt;/ref-type&gt;&lt;contributors&gt;&lt;authors&gt;&lt;author&gt;Ralph H. Castain,Wangda Tan&lt;/author&gt;&lt;/authors&gt;&lt;/contributors&gt;&lt;titles&gt;&lt;title&gt;MR+ A Technical Overview&lt;/title&gt;&lt;/titles&gt;&lt;dates&gt;&lt;year&gt;2012&lt;/year&gt;&lt;/dates&gt;&lt;urls&gt;&lt;related-urls&gt;&lt;url&gt;https://www.open-mpi.org/video/?category=mrplus#Greenplum_RalphCastain&lt;/url&gt;&lt;/related-urls&gt;&lt;/urls&gt;&lt;/record&gt;&lt;/Cite&gt;&lt;/EndNote&gt;</w:instrText>
      </w:r>
      <w:r w:rsidR="00F230D0">
        <w:fldChar w:fldCharType="separate"/>
      </w:r>
      <w:r w:rsidR="00F230D0">
        <w:rPr>
          <w:noProof/>
        </w:rPr>
        <w:t>[</w:t>
      </w:r>
      <w:hyperlink w:anchor="_ENREF_17" w:tooltip="Ralph H. Castain, 2012 #2930" w:history="1">
        <w:r w:rsidR="00122F9B">
          <w:rPr>
            <w:noProof/>
          </w:rPr>
          <w:t>17</w:t>
        </w:r>
      </w:hyperlink>
      <w:r w:rsidR="00F230D0">
        <w:rPr>
          <w:noProof/>
        </w:rPr>
        <w:t>]</w:t>
      </w:r>
      <w:r w:rsidR="00F230D0">
        <w:fldChar w:fldCharType="end"/>
      </w:r>
      <w:r w:rsidR="00F230D0">
        <w:t xml:space="preserve"> is a framework with similar intent, which allows Hadoop MapReduce </w:t>
      </w:r>
      <w:r w:rsidR="00F230D0">
        <w:fldChar w:fldCharType="begin"/>
      </w:r>
      <w:r w:rsidR="00F230D0">
        <w:instrText xml:space="preserve"> ADDIN EN.CITE &lt;EndNote&gt;&lt;Cite&gt;&lt;Author&gt;Dean&lt;/Author&gt;&lt;Year&gt;2004&lt;/Year&gt;&lt;RecNum&gt;275&lt;/RecNum&gt;&lt;DisplayText&gt;[18]&lt;/DisplayText&gt;&lt;record&gt;&lt;rec-number&gt;275&lt;/rec-number&gt;&lt;foreign-keys&gt;&lt;key app="EN" db-id="5axaw559mfwdpuewrfppwdvasdfa2ep2ardp"&gt;275&lt;/key&gt;&lt;key app="ENWeb" db-id="S3XF@wrtqgYAACB9Pr4"&gt;6340&lt;/key&gt;&lt;/foreign-keys&gt;&lt;ref-type name="Journal Article"&gt;17&lt;/ref-type&gt;&lt;contributors&gt;&lt;authors&gt;&lt;author&gt;Dean, J&lt;/author&gt;&lt;author&gt;Ghemawat, S.&lt;/author&gt;&lt;/authors&gt;&lt;/contributors&gt;&lt;titles&gt;&lt;title&gt;MapReduce: Simplified Data Processing on Large Clusters.&lt;/title&gt;&lt;secondary-title&gt;Sixth Symposium on Operating Systems Design and Implementation&lt;/secondary-title&gt;&lt;/titles&gt;&lt;periodical&gt;&lt;full-title&gt;Sixth Symposium on Operating Systems Design and Implementation&lt;/full-title&gt;&lt;/periodical&gt;&lt;pages&gt;137-150&lt;/pages&gt;&lt;dates&gt;&lt;year&gt;2004&lt;/year&gt;&lt;/dates&gt;&lt;urls&gt;&lt;/urls&gt;&lt;/record&gt;&lt;/Cite&gt;&lt;/EndNote&gt;</w:instrText>
      </w:r>
      <w:r w:rsidR="00F230D0">
        <w:fldChar w:fldCharType="separate"/>
      </w:r>
      <w:r w:rsidR="00F230D0">
        <w:rPr>
          <w:noProof/>
        </w:rPr>
        <w:t>[</w:t>
      </w:r>
      <w:hyperlink w:anchor="_ENREF_18" w:tooltip="Dean, 2004 #275" w:history="1">
        <w:r w:rsidR="00122F9B">
          <w:rPr>
            <w:noProof/>
          </w:rPr>
          <w:t>18</w:t>
        </w:r>
      </w:hyperlink>
      <w:r w:rsidR="00F230D0">
        <w:rPr>
          <w:noProof/>
        </w:rPr>
        <w:t>]</w:t>
      </w:r>
      <w:r w:rsidR="00F230D0">
        <w:fldChar w:fldCharType="end"/>
      </w:r>
      <w:r w:rsidR="00F230D0">
        <w:t xml:space="preserve"> programs to run on any cluster under any resource manager while providing capabilities of MPI as well.</w:t>
      </w:r>
      <w:r w:rsidR="005B2891">
        <w:t xml:space="preserve"> </w:t>
      </w:r>
    </w:p>
    <w:p w14:paraId="2366501B" w14:textId="6B232B32" w:rsidR="00E97B99" w:rsidRDefault="00C443CA" w:rsidP="00E97B99">
      <w:pPr>
        <w:pStyle w:val="Heading1"/>
      </w:pPr>
      <w:r>
        <w:t xml:space="preserve">Technical </w:t>
      </w:r>
      <w:r w:rsidR="0032611C">
        <w:t>Evaluation</w:t>
      </w:r>
    </w:p>
    <w:p w14:paraId="594705A5" w14:textId="2D30A4C8" w:rsidR="005D72BB" w:rsidRDefault="00162785" w:rsidP="0032611C">
      <w:pPr>
        <w:pStyle w:val="Text"/>
      </w:pPr>
      <w:r>
        <w:t xml:space="preserve">The DAVS code is about 15k lines of C# code and to evaluate performance </w:t>
      </w:r>
      <w:r w:rsidR="00D60524">
        <w:t>on</w:t>
      </w:r>
      <w:r>
        <w:t xml:space="preserve"> Java we used a combination of commercially available code converter </w:t>
      </w:r>
      <w:r>
        <w:fldChar w:fldCharType="begin"/>
      </w:r>
      <w:r w:rsidR="00F230D0">
        <w:instrText xml:space="preserve"> ADDIN EN.CITE &lt;EndNote&gt;&lt;Cite&gt;&lt;RecNum&gt;2918&lt;/RecNum&gt;&lt;DisplayText&gt;[19]&lt;/DisplayText&gt;&lt;record&gt;&lt;rec-number&gt;2918&lt;/rec-number&gt;&lt;foreign-keys&gt;&lt;key app="EN" db-id="5axaw559mfwdpuewrfppwdvasdfa2ep2ardp"&gt;2918&lt;/key&gt;&lt;/foreign-keys&gt;&lt;ref-type name="Computer Program"&gt;9&lt;/ref-type&gt;&lt;contributors&gt;&lt;authors&gt;&lt;author&gt;Tangible Software Solutions Inc.&lt;/author&gt;&lt;/authors&gt;&lt;/contributors&gt;&lt;titles&gt;&lt;title&gt;C# to Java Converter&lt;/title&gt;&lt;/titles&gt;&lt;dates&gt;&lt;/dates&gt;&lt;urls&gt;&lt;related-urls&gt;&lt;url&gt;http://www.tangiblesoftwaresolutions.com/Product_Details/CSharp_to_Java_Converter_Details.html&lt;/url&gt;&lt;/related-urls&gt;&lt;/urls&gt;&lt;/record&gt;&lt;/Cite&gt;&lt;/EndNote&gt;</w:instrText>
      </w:r>
      <w:r>
        <w:fldChar w:fldCharType="separate"/>
      </w:r>
      <w:r w:rsidR="00F230D0">
        <w:rPr>
          <w:noProof/>
        </w:rPr>
        <w:t>[</w:t>
      </w:r>
      <w:hyperlink w:anchor="_ENREF_19" w:tooltip="Inc.,  #2918" w:history="1">
        <w:r w:rsidR="00122F9B">
          <w:rPr>
            <w:noProof/>
          </w:rPr>
          <w:t>19</w:t>
        </w:r>
      </w:hyperlink>
      <w:r w:rsidR="00F230D0">
        <w:rPr>
          <w:noProof/>
        </w:rPr>
        <w:t>]</w:t>
      </w:r>
      <w:r>
        <w:fldChar w:fldCharType="end"/>
      </w:r>
      <w:r>
        <w:t xml:space="preserve"> and carefully inspected manual rewrites </w:t>
      </w:r>
      <w:r w:rsidR="00D60524">
        <w:t xml:space="preserve">to port the C# code to Java. Furthermore, we performed a series of serial and parallel tests to confirm correctness is preserved during the migration, prior to evaluating performance. </w:t>
      </w:r>
    </w:p>
    <w:p w14:paraId="1798C68E" w14:textId="6E8E2F19" w:rsidR="00A74696" w:rsidRDefault="004B26CF" w:rsidP="0032611C">
      <w:pPr>
        <w:pStyle w:val="Text"/>
      </w:pPr>
      <w:r>
        <w:t xml:space="preserve">Our interest in this experiment was to compare application performance when run on Linux based HPC clusters against results on Windows HPC environments. We noticed from initial runs that two of the MPI operations – </w:t>
      </w:r>
      <w:r w:rsidR="00E0133C">
        <w:t>allreduce</w:t>
      </w:r>
      <w:r>
        <w:t xml:space="preserve">, and </w:t>
      </w:r>
      <w:r w:rsidR="00E0133C">
        <w:t>send</w:t>
      </w:r>
      <w:r>
        <w:t xml:space="preserve"> and </w:t>
      </w:r>
      <w:r w:rsidR="00E0133C">
        <w:t>receive</w:t>
      </w:r>
      <w:r>
        <w:t xml:space="preserve"> </w:t>
      </w:r>
      <w:r w:rsidR="00DA4850">
        <w:t>–</w:t>
      </w:r>
      <w:r>
        <w:t xml:space="preserve"> </w:t>
      </w:r>
      <w:r w:rsidR="00DA4850">
        <w:t>contribute to the most of inter-process communication. Therefore, we extended the evaluation by performing micro benchmarks for these, which further supported our choice to use Java.</w:t>
      </w:r>
    </w:p>
    <w:p w14:paraId="570E30BB" w14:textId="3217FDE8" w:rsidR="00904A06" w:rsidRDefault="00904A06" w:rsidP="00DA4850">
      <w:pPr>
        <w:pStyle w:val="Heading2"/>
      </w:pPr>
      <w:r>
        <w:lastRenderedPageBreak/>
        <w:t>Computer Systems</w:t>
      </w:r>
    </w:p>
    <w:p w14:paraId="56706D25" w14:textId="051BF073" w:rsidR="00904A06" w:rsidRDefault="00904A06" w:rsidP="00CC0235">
      <w:pPr>
        <w:ind w:firstLine="202"/>
        <w:jc w:val="both"/>
      </w:pPr>
      <w:r>
        <w:t xml:space="preserve">We used two Indiana University clusters, Madrid and Tempest, and one FutureGrid </w:t>
      </w:r>
      <w:r>
        <w:fldChar w:fldCharType="begin"/>
      </w:r>
      <w:r w:rsidR="00F230D0">
        <w:instrText xml:space="preserve"> ADDIN EN.CITE &lt;EndNote&gt;&lt;Cite&gt;&lt;Author&gt;von Laszewski&lt;/Author&gt;&lt;Year&gt;2010&lt;/Year&gt;&lt;RecNum&gt;2919&lt;/RecNum&gt;&lt;DisplayText&gt;[20]&lt;/DisplayText&gt;&lt;record&gt;&lt;rec-number&gt;2919&lt;/rec-number&gt;&lt;foreign-keys&gt;&lt;key app="EN" db-id="5axaw559mfwdpuewrfppwdvasdfa2ep2ardp"&gt;2919&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F230D0">
        <w:rPr>
          <w:noProof/>
        </w:rPr>
        <w:t>[</w:t>
      </w:r>
      <w:hyperlink w:anchor="_ENREF_20" w:tooltip="von Laszewski, 2010 #2919" w:history="1">
        <w:r w:rsidR="00122F9B">
          <w:rPr>
            <w:noProof/>
          </w:rPr>
          <w:t>20</w:t>
        </w:r>
      </w:hyperlink>
      <w:r w:rsidR="00F230D0">
        <w:rPr>
          <w:noProof/>
        </w:rPr>
        <w:t>]</w:t>
      </w:r>
      <w:r>
        <w:fldChar w:fldCharType="end"/>
      </w:r>
      <w:r>
        <w:t xml:space="preserve"> cluster – India, as described below.</w:t>
      </w:r>
    </w:p>
    <w:p w14:paraId="5D34C88B" w14:textId="6DAAB00D" w:rsidR="00CC0235" w:rsidRDefault="00CC0235" w:rsidP="00CC0235">
      <w:pPr>
        <w:ind w:firstLine="202"/>
        <w:jc w:val="both"/>
      </w:pPr>
      <w:r>
        <w:rPr>
          <w:b/>
          <w:bCs/>
        </w:rPr>
        <w:t>Tempest</w:t>
      </w:r>
      <w:r w:rsidRPr="00CC0235">
        <w:rPr>
          <w:b/>
          <w:bCs/>
        </w:rPr>
        <w:t>:</w:t>
      </w:r>
      <w:r>
        <w:t xml:space="preserve"> 32 nodes, each has 4 Intel Xeon E7450 CPUs at 2.40GHz with 6 cores, totaling 24 cores per node; 48 GB node memory and 20Gbps Infiniband</w:t>
      </w:r>
      <w:r w:rsidR="00685A48">
        <w:t xml:space="preserve"> (IB)</w:t>
      </w:r>
      <w:r>
        <w:t xml:space="preserve"> network connection. It runs Windows Server 2008 R2 HPC Edition – version 6.1 (Build 7601: Service Pack 1).</w:t>
      </w:r>
    </w:p>
    <w:p w14:paraId="76F3423A" w14:textId="056C4982" w:rsidR="00CC0235" w:rsidRDefault="00CC0235" w:rsidP="00CC0235">
      <w:pPr>
        <w:ind w:firstLine="202"/>
        <w:jc w:val="both"/>
      </w:pPr>
      <w:r>
        <w:rPr>
          <w:b/>
          <w:bCs/>
        </w:rPr>
        <w:t xml:space="preserve">Madrid: </w:t>
      </w:r>
      <w:r>
        <w:t xml:space="preserve">8 nodes, each has 4 AMD Opteron 8356 at 2.30GHz with 4 cores, totaling 16 cores per node; 16GB node memory and 1Gbps Ethernet network connection. </w:t>
      </w:r>
      <w:r w:rsidR="00E46653">
        <w:t xml:space="preserve">It runs </w:t>
      </w:r>
      <w:r w:rsidR="00E46653" w:rsidRPr="00E46653">
        <w:t>Red Hat Enterprise Linux Server release 6.5</w:t>
      </w:r>
    </w:p>
    <w:p w14:paraId="264CA4A5" w14:textId="5AFCD75D" w:rsidR="00E46653" w:rsidRPr="00595786" w:rsidRDefault="00B92175" w:rsidP="00CC0235">
      <w:pPr>
        <w:ind w:firstLine="202"/>
        <w:jc w:val="both"/>
      </w:pPr>
      <w:r>
        <w:rPr>
          <w:b/>
          <w:bCs/>
        </w:rPr>
        <w:t>FutureGrid (</w:t>
      </w:r>
      <w:r w:rsidR="00E46653">
        <w:rPr>
          <w:b/>
          <w:bCs/>
        </w:rPr>
        <w:t>India</w:t>
      </w:r>
      <w:r>
        <w:rPr>
          <w:b/>
          <w:bCs/>
        </w:rPr>
        <w:t>)</w:t>
      </w:r>
      <w:r w:rsidR="00E46653">
        <w:rPr>
          <w:b/>
          <w:bCs/>
        </w:rPr>
        <w:t xml:space="preserve">: </w:t>
      </w:r>
      <w:r w:rsidR="00595786">
        <w:t xml:space="preserve">128 nodes, each has 2 </w:t>
      </w:r>
      <w:r w:rsidR="00595786" w:rsidRPr="00595786">
        <w:t>Intel Xeon X5550</w:t>
      </w:r>
      <w:r w:rsidR="00595786">
        <w:t xml:space="preserve"> CPUs at 2.66GHz with 4 cores, totaling 8 cores per </w:t>
      </w:r>
      <w:r w:rsidR="00595786">
        <w:lastRenderedPageBreak/>
        <w:t xml:space="preserve">node; 24GB node memory and 20Gbps </w:t>
      </w:r>
      <w:r w:rsidR="00685A48">
        <w:t>IB</w:t>
      </w:r>
      <w:r w:rsidR="00595786">
        <w:t xml:space="preserve"> network connection. It runs </w:t>
      </w:r>
      <w:r w:rsidR="00595786" w:rsidRPr="00595786">
        <w:t>Red Hat Enterprise Linux Server release 5.10</w:t>
      </w:r>
      <w:r w:rsidR="00595786">
        <w:t>.</w:t>
      </w:r>
    </w:p>
    <w:p w14:paraId="42B2708F" w14:textId="2E85318C" w:rsidR="00DA4850" w:rsidRDefault="00DA4850" w:rsidP="00DA4850">
      <w:pPr>
        <w:pStyle w:val="Heading2"/>
      </w:pPr>
      <w:r>
        <w:t>Software Environments</w:t>
      </w:r>
    </w:p>
    <w:p w14:paraId="4CDC8CD2" w14:textId="2F85E3DE" w:rsidR="00DA4850" w:rsidRDefault="00070410" w:rsidP="001B1F7A">
      <w:pPr>
        <w:ind w:firstLine="202"/>
        <w:jc w:val="both"/>
      </w:pPr>
      <w:r>
        <w:t>We used .NET 4.0 runtime and MPI.NET 1.0.0 for C# based tests</w:t>
      </w:r>
      <w:r w:rsidR="001B1F7A">
        <w:t>. DAVS Java version uses a novel parallel tasks library called Habanero Java</w:t>
      </w:r>
      <w:r w:rsidR="00855833">
        <w:t xml:space="preserve"> (HJ)</w:t>
      </w:r>
      <w:r w:rsidR="001B1F7A">
        <w:t xml:space="preserve"> library from Rice University</w:t>
      </w:r>
      <w:r w:rsidR="002D3C7A">
        <w:t xml:space="preserve"> </w:t>
      </w:r>
      <w:r w:rsidR="002D3C7A">
        <w:fldChar w:fldCharType="begin"/>
      </w:r>
      <w:r w:rsidR="00F230D0">
        <w:instrText xml:space="preserve"> ADDIN EN.CITE &lt;EndNote&gt;&lt;Cite&gt;&lt;Author&gt;Cav&lt;/Author&gt;&lt;Year&gt;2011&lt;/Year&gt;&lt;RecNum&gt;2924&lt;/RecNum&gt;&lt;DisplayText&gt;[21, 22]&lt;/DisplayText&gt;&lt;record&gt;&lt;rec-number&gt;2924&lt;/rec-number&gt;&lt;foreign-keys&gt;&lt;key app="EN" db-id="5axaw559mfwdpuewrfppwdvasdfa2ep2ardp"&gt;2924&lt;/key&gt;&lt;/foreign-keys&gt;&lt;ref-type name="Conference Paper"&gt;47&lt;/ref-type&gt;&lt;contributors&gt;&lt;authors&gt;&lt;author&gt;Vincent Cav&lt;/author&gt;&lt;author&gt;#233&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2925&lt;/RecNum&gt;&lt;record&gt;&lt;rec-number&gt;2925&lt;/rec-number&gt;&lt;foreign-keys&gt;&lt;key app="EN" db-id="5axaw559mfwdpuewrfppwdvasdfa2ep2ardp"&gt;2925&lt;/key&gt;&lt;/foreign-keys&gt;&lt;ref-type name="Web Page"&gt;12&lt;/ref-type&gt;&lt;contributors&gt;&lt;authors&gt;&lt;author&gt;Sarkar, Vivek and Imam, Shams Mahmood &lt;/author&gt;&lt;/authors&gt;&lt;/contributors&gt;&lt;titles&gt;&lt;title&gt;HJ Library&lt;/title&gt;&lt;/titles&gt;&lt;dates&gt;&lt;/dates&gt;&lt;urls&gt;&lt;related-urls&gt;&lt;url&gt;https://wiki.rice.edu/confluence/display/PARPROG/HJ+Library&lt;/url&gt;&lt;/related-urls&gt;&lt;/urls&gt;&lt;/record&gt;&lt;/Cite&gt;&lt;/EndNote&gt;</w:instrText>
      </w:r>
      <w:r w:rsidR="002D3C7A">
        <w:fldChar w:fldCharType="separate"/>
      </w:r>
      <w:r w:rsidR="00F230D0">
        <w:rPr>
          <w:noProof/>
        </w:rPr>
        <w:t>[</w:t>
      </w:r>
      <w:hyperlink w:anchor="_ENREF_21" w:tooltip="Cav, 2011 #2924" w:history="1">
        <w:r w:rsidR="00122F9B">
          <w:rPr>
            <w:noProof/>
          </w:rPr>
          <w:t>21</w:t>
        </w:r>
      </w:hyperlink>
      <w:r w:rsidR="00F230D0">
        <w:rPr>
          <w:noProof/>
        </w:rPr>
        <w:t xml:space="preserve">, </w:t>
      </w:r>
      <w:hyperlink w:anchor="_ENREF_22" w:tooltip="Sarkar,  #2925" w:history="1">
        <w:r w:rsidR="00122F9B">
          <w:rPr>
            <w:noProof/>
          </w:rPr>
          <w:t>22</w:t>
        </w:r>
      </w:hyperlink>
      <w:r w:rsidR="00F230D0">
        <w:rPr>
          <w:noProof/>
        </w:rPr>
        <w:t>]</w:t>
      </w:r>
      <w:r w:rsidR="002D3C7A">
        <w:fldChar w:fldCharType="end"/>
      </w:r>
      <w:r w:rsidR="001B1F7A">
        <w:t xml:space="preserve">, which requires Java 8.  Therefore, we used </w:t>
      </w:r>
      <w:r w:rsidR="00047B14">
        <w:t xml:space="preserve">an early access (EA) release – </w:t>
      </w:r>
      <w:r w:rsidR="00047B14" w:rsidRPr="00047B14">
        <w:t>build 1.8.0-ea-b118</w:t>
      </w:r>
      <w:r w:rsidR="00047B14">
        <w:t xml:space="preserve">. Early access releases may not be well optimized, but doing a quick test with threading switched off we could confirm DAVS performs equally well on stable Java 7 and Java 8 EA. </w:t>
      </w:r>
    </w:p>
    <w:p w14:paraId="0FF25C08" w14:textId="0978E8A7" w:rsidR="00047B14" w:rsidRPr="00DA4850" w:rsidRDefault="00047B14" w:rsidP="001B1F7A">
      <w:pPr>
        <w:ind w:firstLine="202"/>
        <w:jc w:val="both"/>
      </w:pPr>
      <w:r>
        <w:t xml:space="preserve">There </w:t>
      </w:r>
      <w:r w:rsidR="007D0A56">
        <w:t>have</w:t>
      </w:r>
      <w:r>
        <w:t xml:space="preserve"> been several message passing frameworks</w:t>
      </w:r>
      <w:r w:rsidR="002E6D65">
        <w:t xml:space="preserve"> for Java</w:t>
      </w:r>
      <w:r w:rsidR="00685A48">
        <w:t xml:space="preserve"> </w:t>
      </w:r>
      <w:r w:rsidR="00685A48">
        <w:fldChar w:fldCharType="begin"/>
      </w:r>
      <w:r w:rsidR="00F230D0">
        <w:instrText xml:space="preserve"> ADDIN EN.CITE &lt;EndNote&gt;&lt;Cite&gt;&lt;Author&gt;Taboada&lt;/Author&gt;&lt;Year&gt;2013&lt;/Year&gt;&lt;RecNum&gt;2920&lt;/RecNum&gt;&lt;DisplayText&gt;[23]&lt;/DisplayText&gt;&lt;record&gt;&lt;rec-number&gt;2920&lt;/rec-number&gt;&lt;foreign-keys&gt;&lt;key app="EN" db-id="5axaw559mfwdpuewrfppwdvasdfa2ep2ardp"&gt;2920&lt;/key&gt;&lt;/foreign-keys&gt;&lt;ref-type name="Journal Article"&gt;17&lt;/ref-type&gt;&lt;contributors&gt;&lt;authors&gt;&lt;author&gt;Guillermo L. Taboada&lt;/author&gt;&lt;author&gt;Sabela Ramos&lt;/author&gt;&lt;author&gt;Roberto R. Exp&lt;/author&gt;&lt;author&gt;#243&lt;/author&gt;&lt;author&gt;sito&lt;/author&gt;&lt;author&gt;Juan Touri&lt;/author&gt;&lt;author&gt;#241&lt;/author&gt;&lt;author&gt;Ram&lt;/author&gt;&lt;author&gt;#243&lt;/author&gt;&lt;author&gt;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00685A48">
        <w:fldChar w:fldCharType="separate"/>
      </w:r>
      <w:r w:rsidR="00F230D0">
        <w:rPr>
          <w:noProof/>
        </w:rPr>
        <w:t>[</w:t>
      </w:r>
      <w:hyperlink w:anchor="_ENREF_23" w:tooltip="Taboada, 2013 #2920" w:history="1">
        <w:r w:rsidR="00122F9B">
          <w:rPr>
            <w:noProof/>
          </w:rPr>
          <w:t>23</w:t>
        </w:r>
      </w:hyperlink>
      <w:r w:rsidR="00F230D0">
        <w:rPr>
          <w:noProof/>
        </w:rPr>
        <w:t>]</w:t>
      </w:r>
      <w:r w:rsidR="00685A48">
        <w:fldChar w:fldCharType="end"/>
      </w:r>
      <w:r w:rsidR="00685A48">
        <w:t xml:space="preserve">, but due to the lack of support for IB network and to other drawbacks discussed in </w:t>
      </w:r>
      <w:r w:rsidR="00685A48">
        <w:fldChar w:fldCharType="begin"/>
      </w:r>
      <w:r w:rsidR="00685A48">
        <w:instrText xml:space="preserve"> ADDIN EN.CITE &lt;EndNote&gt;&lt;Cite&gt;&lt;Author&gt;Expósito&lt;/Author&gt;&lt;Year&gt;2014&lt;/Year&gt;&lt;RecNum&gt;2917&lt;/RecNum&gt;&lt;DisplayText&gt;[11]&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685A48">
        <w:fldChar w:fldCharType="separate"/>
      </w:r>
      <w:r w:rsidR="00685A48">
        <w:rPr>
          <w:noProof/>
        </w:rPr>
        <w:t>[</w:t>
      </w:r>
      <w:hyperlink w:anchor="_ENREF_11" w:tooltip="Expósito, 2014 #2917" w:history="1">
        <w:r w:rsidR="00122F9B">
          <w:rPr>
            <w:noProof/>
          </w:rPr>
          <w:t>11</w:t>
        </w:r>
      </w:hyperlink>
      <w:r w:rsidR="00685A48">
        <w:rPr>
          <w:noProof/>
        </w:rPr>
        <w:t>]</w:t>
      </w:r>
      <w:r w:rsidR="00685A48">
        <w:fldChar w:fldCharType="end"/>
      </w:r>
      <w:r w:rsidR="00685A48">
        <w:t xml:space="preserve">, </w:t>
      </w:r>
      <w:r w:rsidR="0054332D">
        <w:t xml:space="preserve">we decided to evaluate OpenMPI with its Java binding and FastMPJ, which is a pure Java implementation of mpiJava 1.2 </w:t>
      </w:r>
      <w:r w:rsidR="0054332D">
        <w:fldChar w:fldCharType="begin"/>
      </w:r>
      <w:r w:rsidR="005B2891">
        <w:instrText xml:space="preserve"> ADDIN EN.CITE &lt;EndNote&gt;&lt;Cite&gt;&lt;Author&gt;Bryan Carpenter&lt;/Author&gt;&lt;Year&gt;1999&lt;/Year&gt;&lt;RecNum&gt;2921&lt;/RecNum&gt;&lt;DisplayText&gt;[12]&lt;/DisplayText&gt;&lt;record&gt;&lt;rec-number&gt;2921&lt;/rec-number&gt;&lt;foreign-keys&gt;&lt;key app="EN" db-id="5axaw559mfwdpuewrfppwdvasdfa2ep2ardp"&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54332D">
        <w:fldChar w:fldCharType="separate"/>
      </w:r>
      <w:r w:rsidR="005B2891">
        <w:rPr>
          <w:noProof/>
        </w:rPr>
        <w:t>[</w:t>
      </w:r>
      <w:hyperlink w:anchor="_ENREF_12" w:tooltip="Bryan Carpenter, 1999 #2921" w:history="1">
        <w:r w:rsidR="00122F9B">
          <w:rPr>
            <w:noProof/>
          </w:rPr>
          <w:t>12</w:t>
        </w:r>
      </w:hyperlink>
      <w:r w:rsidR="005B2891">
        <w:rPr>
          <w:noProof/>
        </w:rPr>
        <w:t>]</w:t>
      </w:r>
      <w:r w:rsidR="0054332D">
        <w:fldChar w:fldCharType="end"/>
      </w:r>
      <w:r w:rsidR="0054332D">
        <w:t xml:space="preserve"> specification.</w:t>
      </w:r>
      <w:r w:rsidR="00685A48">
        <w:t xml:space="preserve"> </w:t>
      </w:r>
      <w:r w:rsidR="0054332D">
        <w:t>OpenMPI’s Java binding</w:t>
      </w:r>
      <w:r w:rsidR="007D0A56">
        <w:t xml:space="preserve"> </w:t>
      </w:r>
      <w:r w:rsidR="007D0A56">
        <w:fldChar w:fldCharType="begin"/>
      </w:r>
      <w:r w:rsidR="00F230D0">
        <w:instrText xml:space="preserve"> ADDIN EN.CITE &lt;EndNote&gt;&lt;Cite&gt;&lt;Author&gt;Project&lt;/Author&gt;&lt;RecNum&gt;2923&lt;/RecNum&gt;&lt;DisplayText&gt;[24]&lt;/DisplayText&gt;&lt;record&gt;&lt;rec-number&gt;2923&lt;/rec-number&gt;&lt;foreign-keys&gt;&lt;key app="EN" db-id="5axaw559mfwdpuewrfppwdvasdfa2ep2ardp"&gt;2923&lt;/key&gt;&lt;/foreign-keys&gt;&lt;ref-type name="Web Page"&gt;12&lt;/ref-type&gt;&lt;contributors&gt;&lt;authors&gt;&lt;author&gt;The Open MPI Project&lt;/author&gt;&lt;/authors&gt;&lt;/contributors&gt;&lt;titles&gt;&lt;title&gt;FAQ:  Where did the Java interface come from?&lt;/title&gt;&lt;/titles&gt;&lt;dates&gt;&lt;/dates&gt;&lt;urls&gt;&lt;related-urls&gt;&lt;url&gt;http://www.open-mpi.org/faq/?category=java#java_origin&lt;/url&gt;&lt;/related-urls&gt;&lt;/urls&gt;&lt;/record&gt;&lt;/Cite&gt;&lt;/EndNote&gt;</w:instrText>
      </w:r>
      <w:r w:rsidR="007D0A56">
        <w:fldChar w:fldCharType="separate"/>
      </w:r>
      <w:r w:rsidR="00F230D0">
        <w:rPr>
          <w:noProof/>
        </w:rPr>
        <w:t>[</w:t>
      </w:r>
      <w:hyperlink w:anchor="_ENREF_24" w:tooltip="Project,  #2923" w:history="1">
        <w:r w:rsidR="00122F9B">
          <w:rPr>
            <w:noProof/>
          </w:rPr>
          <w:t>24</w:t>
        </w:r>
      </w:hyperlink>
      <w:r w:rsidR="00F230D0">
        <w:rPr>
          <w:noProof/>
        </w:rPr>
        <w:t>]</w:t>
      </w:r>
      <w:r w:rsidR="007D0A56">
        <w:fldChar w:fldCharType="end"/>
      </w:r>
      <w:r w:rsidR="0054332D">
        <w:t xml:space="preserve"> is an adaptation</w:t>
      </w:r>
      <w:r w:rsidR="007D0A56">
        <w:t xml:space="preserve"> from the original mpiJava library </w:t>
      </w:r>
      <w:r w:rsidR="007D0A56">
        <w:fldChar w:fldCharType="begin"/>
      </w:r>
      <w:r w:rsidR="00F230D0">
        <w:instrText xml:space="preserve"> ADDIN EN.CITE &lt;EndNote&gt;&lt;Cite&gt;&lt;Author&gt;Baker&lt;/Author&gt;&lt;Year&gt;1999&lt;/Year&gt;&lt;RecNum&gt;2922&lt;/RecNum&gt;&lt;DisplayText&gt;[25]&lt;/DisplayText&gt;&lt;record&gt;&lt;rec-number&gt;2922&lt;/rec-number&gt;&lt;foreign-keys&gt;&lt;key app="EN" db-id="5axaw559mfwdpuewrfppwdvasdfa2ep2ardp"&gt;2922&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007D0A56">
        <w:fldChar w:fldCharType="separate"/>
      </w:r>
      <w:r w:rsidR="00F230D0">
        <w:rPr>
          <w:noProof/>
        </w:rPr>
        <w:t>[</w:t>
      </w:r>
      <w:hyperlink w:anchor="_ENREF_25" w:tooltip="Baker, 1999 #2922" w:history="1">
        <w:r w:rsidR="00122F9B">
          <w:rPr>
            <w:noProof/>
          </w:rPr>
          <w:t>25</w:t>
        </w:r>
      </w:hyperlink>
      <w:r w:rsidR="00F230D0">
        <w:rPr>
          <w:noProof/>
        </w:rPr>
        <w:t>]</w:t>
      </w:r>
      <w:r w:rsidR="007D0A56">
        <w:fldChar w:fldCharType="end"/>
      </w:r>
      <w:r w:rsidR="007D0A56">
        <w:t xml:space="preserve">. </w:t>
      </w:r>
      <w:r w:rsidR="00685A48">
        <w:t xml:space="preserve"> </w:t>
      </w:r>
      <w:r w:rsidR="007D0A56">
        <w:t xml:space="preserve">However, </w:t>
      </w:r>
      <w:r w:rsidR="00BA1A3B">
        <w:t>OpenMPI community has recently introduced major changes to its</w:t>
      </w:r>
      <w:r w:rsidR="00774A5A">
        <w:t xml:space="preserve"> API</w:t>
      </w:r>
      <w:r w:rsidR="00BA1A3B">
        <w:t xml:space="preserve">, and internals, especially </w:t>
      </w:r>
      <w:r w:rsidR="00175A37">
        <w:t xml:space="preserve">removing </w:t>
      </w:r>
      <w:r w:rsidR="00B34C3F">
        <w:t>MPI.OBJECT type and adding support for direct buffers in Java.</w:t>
      </w:r>
      <w:r w:rsidR="00436FE1">
        <w:t xml:space="preserve"> These changes happened while we were evaluating DAVS, thus we tested OpenMPI Java binding in </w:t>
      </w:r>
      <w:r w:rsidR="005F4830">
        <w:t xml:space="preserve">one of </w:t>
      </w:r>
      <w:r w:rsidR="00436FE1">
        <w:t xml:space="preserve">its original (nightly snapshot version </w:t>
      </w:r>
      <w:r w:rsidR="00436FE1" w:rsidRPr="00436FE1">
        <w:t>1.9a1r2888</w:t>
      </w:r>
      <w:r w:rsidR="005F4830">
        <w:t>1</w:t>
      </w:r>
      <w:r w:rsidR="00436FE1">
        <w:t>) and updated forms (source tree revision 30301).</w:t>
      </w:r>
      <w:r w:rsidR="005F4830">
        <w:t xml:space="preserve"> We will </w:t>
      </w:r>
      <w:r w:rsidR="003C1311">
        <w:t>refer to</w:t>
      </w:r>
      <w:r w:rsidR="005F4830">
        <w:t xml:space="preserve"> these as OMPI-nightly and OMPI-trunk for simplicity.</w:t>
      </w:r>
      <w:r w:rsidR="00436FE1">
        <w:t xml:space="preserve"> </w:t>
      </w:r>
    </w:p>
    <w:p w14:paraId="1096E01F" w14:textId="77777777" w:rsidR="005E347C" w:rsidRPr="00032E30" w:rsidRDefault="005E347C" w:rsidP="005E347C">
      <w:pPr>
        <w:pStyle w:val="Heading2"/>
      </w:pPr>
      <w:bookmarkStart w:id="2" w:name="_Ref380935337"/>
      <w:r>
        <w:t>MPI Micro Benchmarks</w:t>
      </w:r>
      <w:bookmarkEnd w:id="2"/>
      <w:r>
        <w:t xml:space="preserve"> </w:t>
      </w:r>
    </w:p>
    <w:p w14:paraId="0720C39B" w14:textId="691287D9" w:rsidR="005E347C" w:rsidRDefault="005E347C" w:rsidP="005E347C">
      <w:pPr>
        <w:pStyle w:val="Text"/>
      </w:pPr>
      <w:r>
        <w:t xml:space="preserve">We based our experiments on Ohio MicroBenchmark (OMB) suite </w:t>
      </w:r>
      <w:r>
        <w:fldChar w:fldCharType="begin"/>
      </w:r>
      <w:r>
        <w:instrText xml:space="preserve"> ADDIN EN.CITE &lt;EndNote&gt;&lt;Cite&gt;&lt;Author&gt;Laboratory&lt;/Author&gt;&lt;RecNum&gt;2926&lt;/RecNum&gt;&lt;DisplayText&gt;[26]&lt;/DisplayText&gt;&lt;record&gt;&lt;rec-number&gt;2926&lt;/rec-number&gt;&lt;foreign-keys&gt;&lt;key app="EN" db-id="5axaw559mfwdpuewrfppwdvasdfa2ep2ardp"&gt;2926&lt;/key&gt;&lt;/foreign-keys&gt;&lt;ref-type name="Web Page"&gt;12&lt;/ref-type&gt;&lt;contributors&gt;&lt;authors&gt;&lt;author&gt;The Ohio State University&amp;apos;s Network-Based Computing Laboratory&lt;/author&gt;&lt;author&gt;(NBCL)&lt;/author&gt;&lt;/authors&gt;&lt;/contributors&gt;&lt;titles&gt;&lt;title&gt;OMB (OSU Micro-Benchmarks)&lt;/title&gt;&lt;/titles&gt;&lt;dates&gt;&lt;/dates&gt;&lt;urls&gt;&lt;related-urls&gt;&lt;url&gt;http://mvapich.cse.ohio-state.edu/benchmarks/&lt;/url&gt;&lt;/related-urls&gt;&lt;/urls&gt;&lt;/record&gt;&lt;/Cite&gt;&lt;/EndNote&gt;</w:instrText>
      </w:r>
      <w:r>
        <w:fldChar w:fldCharType="separate"/>
      </w:r>
      <w:r>
        <w:rPr>
          <w:noProof/>
        </w:rPr>
        <w:t>[</w:t>
      </w:r>
      <w:hyperlink w:anchor="_ENREF_26" w:tooltip="Laboratory,  #2926" w:history="1">
        <w:r w:rsidR="00122F9B">
          <w:rPr>
            <w:noProof/>
          </w:rPr>
          <w:t>26</w:t>
        </w:r>
      </w:hyperlink>
      <w:r>
        <w:rPr>
          <w:noProof/>
        </w:rPr>
        <w:t>]</w:t>
      </w:r>
      <w:r>
        <w:fldChar w:fldCharType="end"/>
      </w:r>
      <w:r>
        <w:t xml:space="preserve">, which is intended to test native MPI implementations’ performance. Therefore, we implemented the selected allreduce, and send and receive tests in all three Java MPI flavors and MPI.NET, in order to test Java and C# MPI implementations. </w:t>
      </w:r>
    </w:p>
    <w:tbl>
      <w:tblPr>
        <w:tblStyle w:val="TableGrid"/>
        <w:tblpPr w:leftFromText="180" w:rightFromText="180" w:vertAnchor="text" w:horzAnchor="margin" w:tblpY="90"/>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5E347C" w14:paraId="12CE1C6B" w14:textId="77777777" w:rsidTr="00122F9B">
        <w:tc>
          <w:tcPr>
            <w:tcW w:w="5040" w:type="dxa"/>
            <w:tcBorders>
              <w:bottom w:val="single" w:sz="4" w:space="0" w:color="auto"/>
            </w:tcBorders>
            <w:vAlign w:val="center"/>
          </w:tcPr>
          <w:p w14:paraId="0EFCC995" w14:textId="77777777" w:rsidR="005E347C" w:rsidRDefault="005E347C" w:rsidP="00122F9B">
            <w:pPr>
              <w:pStyle w:val="Text"/>
              <w:ind w:left="-113" w:firstLine="0"/>
            </w:pPr>
            <w:r>
              <w:rPr>
                <w:noProof/>
                <w:lang w:bidi="si-LK"/>
              </w:rPr>
              <mc:AlternateContent>
                <mc:Choice Requires="wpc">
                  <w:drawing>
                    <wp:inline distT="0" distB="0" distL="0" distR="0" wp14:anchorId="792691E4" wp14:editId="57B7E152">
                      <wp:extent cx="3200400" cy="5788660"/>
                      <wp:effectExtent l="0" t="0" r="0" b="254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2"/>
                              <wps:cNvSpPr txBox="1">
                                <a:spLocks noChangeArrowheads="1"/>
                              </wps:cNvSpPr>
                              <wps:spPr bwMode="auto">
                                <a:xfrm>
                                  <a:off x="0" y="1"/>
                                  <a:ext cx="3200400" cy="5753100"/>
                                </a:xfrm>
                                <a:prstGeom prst="rect">
                                  <a:avLst/>
                                </a:prstGeom>
                                <a:solidFill>
                                  <a:srgbClr val="FFFFFF"/>
                                </a:solidFill>
                                <a:ln w="9525">
                                  <a:noFill/>
                                  <a:miter lim="800000"/>
                                  <a:headEnd/>
                                  <a:tailEnd/>
                                </a:ln>
                              </wps:spPr>
                              <wps:txbx>
                                <w:txbxContent>
                                  <w:p w14:paraId="4FF60AC8" w14:textId="77777777" w:rsidR="002A03F2" w:rsidRDefault="002A03F2" w:rsidP="005E347C">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D087F49"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3A07EB30"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5CD657D8"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25F4D748"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3CF3A884"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6A94B51B"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65F4AEE3" w14:textId="77777777" w:rsidR="002A03F2" w:rsidRDefault="002A03F2" w:rsidP="005E347C">
                                    <w:pPr>
                                      <w:pStyle w:val="NormalWeb"/>
                                      <w:spacing w:before="0" w:beforeAutospacing="0" w:after="0" w:afterAutospacing="0" w:line="256" w:lineRule="auto"/>
                                    </w:pPr>
                                    <w:r>
                                      <w:rPr>
                                        <w:rFonts w:eastAsia="Calibri" w:cs="Iskoola Pota"/>
                                        <w:sz w:val="20"/>
                                        <w:szCs w:val="20"/>
                                      </w:rPr>
                                      <w:tab/>
                                    </w:r>
                                    <w:r>
                                      <w:rPr>
                                        <w:rFonts w:eastAsia="Calibri" w:cs="Iskoola Pota"/>
                                        <w:sz w:val="20"/>
                                        <w:szCs w:val="20"/>
                                      </w:rPr>
                                      <w:tab/>
                                    </w:r>
                                  </w:p>
                                  <w:p w14:paraId="76E631BF"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780F732E"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3C2A33A"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5CFC90C1"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604A2E27"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buff[maxMsgSize/4]</m:t>
                                      </m:r>
                                    </m:oMath>
                                    <w:r>
                                      <w:rPr>
                                        <w:rFonts w:eastAsia="Calibri" w:cs="Iskoola Pota"/>
                                        <w:sz w:val="20"/>
                                        <w:szCs w:val="20"/>
                                      </w:rPr>
                                      <w:t xml:space="preserve"> // float array –initialized to 1.0 </w:t>
                                    </w:r>
                                  </w:p>
                                  <w:p w14:paraId="18D9798B"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rbuff[maxMsgSize/4]</m:t>
                                      </m:r>
                                    </m:oMath>
                                    <w:r>
                                      <w:rPr>
                                        <w:rFonts w:eastAsia="Calibri" w:cs="Iskoola Pota"/>
                                        <w:sz w:val="20"/>
                                        <w:szCs w:val="20"/>
                                      </w:rPr>
                                      <w:t xml:space="preserve"> // float array –initialized to 0.0</w:t>
                                    </w:r>
                                  </w:p>
                                  <w:p w14:paraId="6A188822"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4A2B7ADC" w14:textId="77777777" w:rsidR="002A03F2" w:rsidRDefault="002A03F2" w:rsidP="005E347C">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1</m:t>
                                      </m:r>
                                    </m:oMath>
                                    <w:r>
                                      <w:rPr>
                                        <w:rFonts w:eastAsia="Calibri" w:cs="Iskoola Pota"/>
                                        <w:sz w:val="20"/>
                                        <w:szCs w:val="20"/>
                                      </w:rPr>
                                      <w:t xml:space="preserve"> to</w:t>
                                    </w:r>
                                    <m:oMath>
                                      <m:r>
                                        <w:rPr>
                                          <w:rFonts w:ascii="Cambria Math" w:eastAsia="Calibri" w:hAnsi="Cambria Math"/>
                                          <w:sz w:val="20"/>
                                          <w:szCs w:val="20"/>
                                        </w:rPr>
                                        <m:t> i≤maxMsgSize/4 </m:t>
                                      </m:r>
                                    </m:oMath>
                                  </w:p>
                                  <w:p w14:paraId="01152317" w14:textId="77777777" w:rsidR="002A03F2" w:rsidRDefault="002A03F2" w:rsidP="005E347C">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2EFE2AD" w14:textId="77777777" w:rsidR="002A03F2" w:rsidRDefault="002A03F2" w:rsidP="005E347C">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67D7DEF6"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5F918015"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6BEB9FC2"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duration=0.0</m:t>
                                      </m:r>
                                    </m:oMath>
                                  </w:p>
                                  <w:p w14:paraId="495CD887" w14:textId="77777777" w:rsidR="002A03F2" w:rsidRDefault="002A03F2" w:rsidP="005E347C">
                                    <w:pPr>
                                      <w:pStyle w:val="NormalWeb"/>
                                      <w:tabs>
                                        <w:tab w:val="left" w:pos="36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09EB810C"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2AC26035" w14:textId="77777777" w:rsidR="002A03F2" w:rsidRDefault="002A03F2" w:rsidP="005E347C">
                                    <w:pPr>
                                      <w:pStyle w:val="NormalWeb"/>
                                      <w:tabs>
                                        <w:tab w:val="left" w:pos="720"/>
                                      </w:tabs>
                                      <w:spacing w:before="0" w:beforeAutospacing="0" w:after="0" w:afterAutospacing="0" w:line="256" w:lineRule="auto"/>
                                      <w:ind w:left="720"/>
                                      <w:rPr>
                                        <w:rFonts w:eastAsia="Calibri" w:cs="Iskoola Pota"/>
                                        <w:sz w:val="20"/>
                                        <w:szCs w:val="20"/>
                                      </w:rPr>
                                    </w:pPr>
                                    <w:r>
                                      <w:rPr>
                                        <w:rFonts w:eastAsia="Calibri" w:cs="Iskoola Pota"/>
                                        <w:b/>
                                        <w:bCs/>
                                        <w:sz w:val="20"/>
                                        <w:szCs w:val="20"/>
                                      </w:rPr>
                                      <w:t>MPI_Allreduce</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w:t>
                                    </w:r>
                                    <m:oMath>
                                      <m:r>
                                        <w:rPr>
                                          <w:rFonts w:ascii="Cambria Math" w:eastAsia="Calibri" w:hAnsi="Cambria Math"/>
                                          <w:sz w:val="20"/>
                                          <w:szCs w:val="20"/>
                                        </w:rPr>
                                        <m:t>rbuff</m:t>
                                      </m:r>
                                    </m:oMath>
                                    <w:proofErr w:type="gramStart"/>
                                    <w:r>
                                      <w:rPr>
                                        <w:rFonts w:eastAsia="Calibri" w:cs="Iskoola Pota"/>
                                        <w:sz w:val="20"/>
                                        <w:szCs w:val="20"/>
                                      </w:rPr>
                                      <w:t>,</w:t>
                                    </w:r>
                                    <w:proofErr w:type="gramEnd"/>
                                    <m:oMath>
                                      <m:r>
                                        <w:rPr>
                                          <w:rFonts w:ascii="Cambria Math" w:eastAsia="Calibri" w:hAnsi="Cambria Math" w:cs="Iskoola Pota"/>
                                          <w:sz w:val="20"/>
                                          <w:szCs w:val="20"/>
                                        </w:rPr>
                                        <m:t>i</m:t>
                                      </m:r>
                                    </m:oMath>
                                    <w:r>
                                      <w:rPr>
                                        <w:rFonts w:eastAsia="Calibri" w:cs="Iskoola Pota"/>
                                        <w:sz w:val="20"/>
                                        <w:szCs w:val="20"/>
                                      </w:rPr>
                                      <w:t xml:space="preserve"> </w:t>
                                    </w:r>
                                  </w:p>
                                  <w:p w14:paraId="7DF1A997" w14:textId="77777777" w:rsidR="002A03F2" w:rsidRDefault="002A03F2" w:rsidP="005E347C">
                                    <w:pPr>
                                      <w:pStyle w:val="NormalWeb"/>
                                      <w:spacing w:before="0" w:beforeAutospacing="0" w:after="0" w:afterAutospacing="0" w:line="256" w:lineRule="auto"/>
                                      <w:ind w:left="2970"/>
                                    </w:pPr>
                                    <w:r>
                                      <w:rPr>
                                        <w:rFonts w:eastAsia="Calibri" w:cs="Iskoola Pota"/>
                                        <w:b/>
                                        <w:bCs/>
                                        <w:sz w:val="20"/>
                                        <w:szCs w:val="20"/>
                                      </w:rPr>
                                      <w:t>MPI_SUM</w:t>
                                    </w:r>
                                    <w:r>
                                      <w:rPr>
                                        <w:rFonts w:eastAsia="Calibri" w:cs="Iskoola Pota"/>
                                        <w:sz w:val="20"/>
                                        <w:szCs w:val="20"/>
                                      </w:rPr>
                                      <w:t>,</w:t>
                                    </w:r>
                                    <m:oMath>
                                      <m:r>
                                        <w:rPr>
                                          <w:rFonts w:ascii="Cambria Math" w:eastAsia="Calibri" w:hAnsi="Cambria Math"/>
                                          <w:sz w:val="20"/>
                                          <w:szCs w:val="20"/>
                                        </w:rPr>
                                        <m:t>comm</m:t>
                                      </m:r>
                                    </m:oMath>
                                    <w:r>
                                      <w:rPr>
                                        <w:rFonts w:eastAsia="Calibri" w:cs="Iskoola Pota"/>
                                        <w:sz w:val="20"/>
                                        <w:szCs w:val="20"/>
                                      </w:rPr>
                                      <w:t>)</w:t>
                                    </w:r>
                                  </w:p>
                                  <w:p w14:paraId="3B040BFA"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254C550E" w14:textId="77777777" w:rsidR="002A03F2" w:rsidRDefault="002A03F2" w:rsidP="005E347C">
                                    <w:pPr>
                                      <w:pStyle w:val="NormalWeb"/>
                                      <w:tabs>
                                        <w:tab w:val="left" w:pos="360"/>
                                        <w:tab w:val="left" w:pos="720"/>
                                        <w:tab w:val="left" w:pos="1080"/>
                                      </w:tabs>
                                      <w:spacing w:before="0" w:beforeAutospacing="0" w:after="0" w:afterAutospacing="0" w:line="256" w:lineRule="auto"/>
                                      <w:jc w:val="both"/>
                                    </w:pPr>
                                    <w:r>
                                      <w:rPr>
                                        <w:rFonts w:eastAsia="Calibri" w:cs="Iskoola Pota"/>
                                        <w:sz w:val="20"/>
                                        <w:szCs w:val="20"/>
                                      </w:rPr>
                                      <w:tab/>
                                    </w: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7C67CEC0"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573A5B2"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j=j+1</m:t>
                                      </m:r>
                                    </m:oMath>
                                  </w:p>
                                  <w:p w14:paraId="30A86094"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latency=duration/numItr</m:t>
                                      </m:r>
                                    </m:oMath>
                                  </w:p>
                                  <w:p w14:paraId="468DC91C"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avgTime= </m:t>
                                      </m:r>
                                    </m:oMath>
                                    <w:r>
                                      <w:rPr>
                                        <w:rFonts w:eastAsia="Calibri" w:cs="Iskoola Pota"/>
                                        <w:b/>
                                        <w:bCs/>
                                        <w:sz w:val="20"/>
                                        <w:szCs w:val="20"/>
                                      </w:rPr>
                                      <w:t xml:space="preserve">MPI_Reduce </w:t>
                                    </w:r>
                                    <w:r>
                                      <w:rPr>
                                        <w:rFonts w:eastAsia="Calibri" w:cs="Iskoola Pota"/>
                                        <w:sz w:val="20"/>
                                        <w:szCs w:val="20"/>
                                      </w:rPr>
                                      <w:t>(</w:t>
                                    </w:r>
                                    <m:oMath>
                                      <m:r>
                                        <w:rPr>
                                          <w:rFonts w:ascii="Cambria Math" w:eastAsia="Calibri" w:hAnsi="Cambria Math"/>
                                          <w:sz w:val="20"/>
                                          <w:szCs w:val="20"/>
                                        </w:rPr>
                                        <m:t>latency</m:t>
                                      </m:r>
                                    </m:oMath>
                                    <w:r>
                                      <w:rPr>
                                        <w:rFonts w:eastAsia="Calibri" w:cs="Iskoola Pota"/>
                                        <w:b/>
                                        <w:bCs/>
                                        <w:sz w:val="20"/>
                                        <w:szCs w:val="20"/>
                                      </w:rPr>
                                      <w:t>, MPI_SUM</w:t>
                                    </w:r>
                                    <w:r>
                                      <w:rPr>
                                        <w:rFonts w:eastAsia="Calibri" w:cs="Iskoola Pota"/>
                                        <w:sz w:val="20"/>
                                        <w:szCs w:val="20"/>
                                      </w:rPr>
                                      <w:t>,</w:t>
                                    </w:r>
                                    <m:oMath>
                                      <m:r>
                                        <w:rPr>
                                          <w:rFonts w:ascii="Cambria Math" w:eastAsia="Calibri" w:hAnsi="Cambria Math"/>
                                          <w:sz w:val="20"/>
                                          <w:szCs w:val="20"/>
                                        </w:rPr>
                                        <m:t>0</m:t>
                                      </m:r>
                                    </m:oMath>
                                    <w:r>
                                      <w:rPr>
                                        <w:rFonts w:eastAsia="Calibri" w:cs="Iskoola Pota"/>
                                        <w:sz w:val="20"/>
                                        <w:szCs w:val="20"/>
                                      </w:rPr>
                                      <w:t xml:space="preserve">) </w:t>
                                    </w:r>
                                  </w:p>
                                  <w:p w14:paraId="48690B9E"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00EF7B14" w14:textId="77777777" w:rsidR="002A03F2" w:rsidRDefault="002A03F2" w:rsidP="005E347C">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avgTime</m:t>
                                      </m:r>
                                    </m:oMath>
                                    <w:r>
                                      <w:rPr>
                                        <w:rFonts w:eastAsia="Calibri" w:cs="Iskoola Pota"/>
                                        <w:sz w:val="20"/>
                                        <w:szCs w:val="20"/>
                                      </w:rPr>
                                      <w:t>)</w:t>
                                    </w:r>
                                  </w:p>
                                  <w:p w14:paraId="7E515719" w14:textId="77777777" w:rsidR="002A03F2" w:rsidRDefault="002A03F2" w:rsidP="005E347C">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2</m:t>
                                      </m:r>
                                    </m:oMath>
                                  </w:p>
                                  <w:p w14:paraId="11875A10"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wps:txbx>
                              <wps:bodyPr rot="0" vert="horz" wrap="square" lIns="91440" tIns="45720" rIns="91440" bIns="45720" anchor="t" anchorCtr="0">
                                <a:noAutofit/>
                              </wps:bodyPr>
                            </wps:wsp>
                          </wpc:wpc>
                        </a:graphicData>
                      </a:graphic>
                    </wp:inline>
                  </w:drawing>
                </mc:Choice>
                <mc:Fallback>
                  <w:pict>
                    <v:group w14:anchorId="792691E4" id="Canvas 2" o:spid="_x0000_s1026" editas="canvas" style="width:252pt;height:455.8pt;mso-position-horizontal-relative:char;mso-position-vertical-relative:line" coordsize="32004,57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57886;visibility:visible;mso-wrap-style:square">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width:32004;height:57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w:txbxContent>
                            <w:p w14:paraId="4FF60AC8" w14:textId="77777777" w:rsidR="002A03F2" w:rsidRDefault="002A03F2" w:rsidP="005E347C">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D087F49"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3A07EB30"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5CD657D8"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25F4D748"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3CF3A884"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6A94B51B"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65F4AEE3" w14:textId="77777777" w:rsidR="002A03F2" w:rsidRDefault="002A03F2" w:rsidP="005E347C">
                              <w:pPr>
                                <w:pStyle w:val="NormalWeb"/>
                                <w:spacing w:before="0" w:beforeAutospacing="0" w:after="0" w:afterAutospacing="0" w:line="256" w:lineRule="auto"/>
                              </w:pPr>
                              <w:r>
                                <w:rPr>
                                  <w:rFonts w:eastAsia="Calibri" w:cs="Iskoola Pota"/>
                                  <w:sz w:val="20"/>
                                  <w:szCs w:val="20"/>
                                </w:rPr>
                                <w:tab/>
                              </w:r>
                              <w:r>
                                <w:rPr>
                                  <w:rFonts w:eastAsia="Calibri" w:cs="Iskoola Pota"/>
                                  <w:sz w:val="20"/>
                                  <w:szCs w:val="20"/>
                                </w:rPr>
                                <w:tab/>
                              </w:r>
                            </w:p>
                            <w:p w14:paraId="76E631BF"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780F732E"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3C2A33A"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5CFC90C1"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604A2E27"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buff[maxMsgSize/4]</m:t>
                                </m:r>
                              </m:oMath>
                              <w:r>
                                <w:rPr>
                                  <w:rFonts w:eastAsia="Calibri" w:cs="Iskoola Pota"/>
                                  <w:sz w:val="20"/>
                                  <w:szCs w:val="20"/>
                                </w:rPr>
                                <w:t xml:space="preserve"> // float array –initialized to 1.0 </w:t>
                              </w:r>
                            </w:p>
                            <w:p w14:paraId="18D9798B"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rbuff[maxMsgSize/4]</m:t>
                                </m:r>
                              </m:oMath>
                              <w:r>
                                <w:rPr>
                                  <w:rFonts w:eastAsia="Calibri" w:cs="Iskoola Pota"/>
                                  <w:sz w:val="20"/>
                                  <w:szCs w:val="20"/>
                                </w:rPr>
                                <w:t xml:space="preserve"> // float array –initialized to 0.0</w:t>
                              </w:r>
                            </w:p>
                            <w:p w14:paraId="6A188822"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4A2B7ADC" w14:textId="77777777" w:rsidR="002A03F2" w:rsidRDefault="002A03F2" w:rsidP="005E347C">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1</m:t>
                                </m:r>
                              </m:oMath>
                              <w:r>
                                <w:rPr>
                                  <w:rFonts w:eastAsia="Calibri" w:cs="Iskoola Pota"/>
                                  <w:sz w:val="20"/>
                                  <w:szCs w:val="20"/>
                                </w:rPr>
                                <w:t xml:space="preserve"> to</w:t>
                              </w:r>
                              <m:oMath>
                                <m:r>
                                  <w:rPr>
                                    <w:rFonts w:ascii="Cambria Math" w:eastAsia="Calibri" w:hAnsi="Cambria Math"/>
                                    <w:sz w:val="20"/>
                                    <w:szCs w:val="20"/>
                                  </w:rPr>
                                  <m:t> i≤maxMsgSize/4 </m:t>
                                </m:r>
                              </m:oMath>
                            </w:p>
                            <w:p w14:paraId="01152317" w14:textId="77777777" w:rsidR="002A03F2" w:rsidRDefault="002A03F2" w:rsidP="005E347C">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2EFE2AD" w14:textId="77777777" w:rsidR="002A03F2" w:rsidRDefault="002A03F2" w:rsidP="005E347C">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67D7DEF6"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5F918015"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6BEB9FC2"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duration=0.0</m:t>
                                </m:r>
                              </m:oMath>
                            </w:p>
                            <w:p w14:paraId="495CD887" w14:textId="77777777" w:rsidR="002A03F2" w:rsidRDefault="002A03F2" w:rsidP="005E347C">
                              <w:pPr>
                                <w:pStyle w:val="NormalWeb"/>
                                <w:tabs>
                                  <w:tab w:val="left" w:pos="36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09EB810C"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2AC26035" w14:textId="77777777" w:rsidR="002A03F2" w:rsidRDefault="002A03F2" w:rsidP="005E347C">
                              <w:pPr>
                                <w:pStyle w:val="NormalWeb"/>
                                <w:tabs>
                                  <w:tab w:val="left" w:pos="720"/>
                                </w:tabs>
                                <w:spacing w:before="0" w:beforeAutospacing="0" w:after="0" w:afterAutospacing="0" w:line="256" w:lineRule="auto"/>
                                <w:ind w:left="720"/>
                                <w:rPr>
                                  <w:rFonts w:eastAsia="Calibri" w:cs="Iskoola Pota"/>
                                  <w:sz w:val="20"/>
                                  <w:szCs w:val="20"/>
                                </w:rPr>
                              </w:pPr>
                              <w:r>
                                <w:rPr>
                                  <w:rFonts w:eastAsia="Calibri" w:cs="Iskoola Pota"/>
                                  <w:b/>
                                  <w:bCs/>
                                  <w:sz w:val="20"/>
                                  <w:szCs w:val="20"/>
                                </w:rPr>
                                <w:t>MPI_Allreduce</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w:t>
                              </w:r>
                              <m:oMath>
                                <m:r>
                                  <w:rPr>
                                    <w:rFonts w:ascii="Cambria Math" w:eastAsia="Calibri" w:hAnsi="Cambria Math"/>
                                    <w:sz w:val="20"/>
                                    <w:szCs w:val="20"/>
                                  </w:rPr>
                                  <m:t>rbuff</m:t>
                                </m:r>
                              </m:oMath>
                              <w:proofErr w:type="gramStart"/>
                              <w:r>
                                <w:rPr>
                                  <w:rFonts w:eastAsia="Calibri" w:cs="Iskoola Pota"/>
                                  <w:sz w:val="20"/>
                                  <w:szCs w:val="20"/>
                                </w:rPr>
                                <w:t>,</w:t>
                              </w:r>
                              <w:proofErr w:type="gramEnd"/>
                              <m:oMath>
                                <m:r>
                                  <w:rPr>
                                    <w:rFonts w:ascii="Cambria Math" w:eastAsia="Calibri" w:hAnsi="Cambria Math" w:cs="Iskoola Pota"/>
                                    <w:sz w:val="20"/>
                                    <w:szCs w:val="20"/>
                                  </w:rPr>
                                  <m:t>i</m:t>
                                </m:r>
                              </m:oMath>
                              <w:r>
                                <w:rPr>
                                  <w:rFonts w:eastAsia="Calibri" w:cs="Iskoola Pota"/>
                                  <w:sz w:val="20"/>
                                  <w:szCs w:val="20"/>
                                </w:rPr>
                                <w:t xml:space="preserve"> </w:t>
                              </w:r>
                            </w:p>
                            <w:p w14:paraId="7DF1A997" w14:textId="77777777" w:rsidR="002A03F2" w:rsidRDefault="002A03F2" w:rsidP="005E347C">
                              <w:pPr>
                                <w:pStyle w:val="NormalWeb"/>
                                <w:spacing w:before="0" w:beforeAutospacing="0" w:after="0" w:afterAutospacing="0" w:line="256" w:lineRule="auto"/>
                                <w:ind w:left="2970"/>
                              </w:pPr>
                              <w:r>
                                <w:rPr>
                                  <w:rFonts w:eastAsia="Calibri" w:cs="Iskoola Pota"/>
                                  <w:b/>
                                  <w:bCs/>
                                  <w:sz w:val="20"/>
                                  <w:szCs w:val="20"/>
                                </w:rPr>
                                <w:t>MPI_SUM</w:t>
                              </w:r>
                              <w:r>
                                <w:rPr>
                                  <w:rFonts w:eastAsia="Calibri" w:cs="Iskoola Pota"/>
                                  <w:sz w:val="20"/>
                                  <w:szCs w:val="20"/>
                                </w:rPr>
                                <w:t>,</w:t>
                              </w:r>
                              <m:oMath>
                                <m:r>
                                  <w:rPr>
                                    <w:rFonts w:ascii="Cambria Math" w:eastAsia="Calibri" w:hAnsi="Cambria Math"/>
                                    <w:sz w:val="20"/>
                                    <w:szCs w:val="20"/>
                                  </w:rPr>
                                  <m:t>comm</m:t>
                                </m:r>
                              </m:oMath>
                              <w:r>
                                <w:rPr>
                                  <w:rFonts w:eastAsia="Calibri" w:cs="Iskoola Pota"/>
                                  <w:sz w:val="20"/>
                                  <w:szCs w:val="20"/>
                                </w:rPr>
                                <w:t>)</w:t>
                              </w:r>
                            </w:p>
                            <w:p w14:paraId="3B040BFA"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254C550E" w14:textId="77777777" w:rsidR="002A03F2" w:rsidRDefault="002A03F2" w:rsidP="005E347C">
                              <w:pPr>
                                <w:pStyle w:val="NormalWeb"/>
                                <w:tabs>
                                  <w:tab w:val="left" w:pos="360"/>
                                  <w:tab w:val="left" w:pos="720"/>
                                  <w:tab w:val="left" w:pos="1080"/>
                                </w:tabs>
                                <w:spacing w:before="0" w:beforeAutospacing="0" w:after="0" w:afterAutospacing="0" w:line="256" w:lineRule="auto"/>
                                <w:jc w:val="both"/>
                              </w:pPr>
                              <w:r>
                                <w:rPr>
                                  <w:rFonts w:eastAsia="Calibri" w:cs="Iskoola Pota"/>
                                  <w:sz w:val="20"/>
                                  <w:szCs w:val="20"/>
                                </w:rPr>
                                <w:tab/>
                              </w: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7C67CEC0"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573A5B2"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j=j+1</m:t>
                                </m:r>
                              </m:oMath>
                            </w:p>
                            <w:p w14:paraId="30A86094"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latency=duration/numItr</m:t>
                                </m:r>
                              </m:oMath>
                            </w:p>
                            <w:p w14:paraId="468DC91C"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avgTime= </m:t>
                                </m:r>
                              </m:oMath>
                              <w:r>
                                <w:rPr>
                                  <w:rFonts w:eastAsia="Calibri" w:cs="Iskoola Pota"/>
                                  <w:b/>
                                  <w:bCs/>
                                  <w:sz w:val="20"/>
                                  <w:szCs w:val="20"/>
                                </w:rPr>
                                <w:t xml:space="preserve">MPI_Reduce </w:t>
                              </w:r>
                              <w:r>
                                <w:rPr>
                                  <w:rFonts w:eastAsia="Calibri" w:cs="Iskoola Pota"/>
                                  <w:sz w:val="20"/>
                                  <w:szCs w:val="20"/>
                                </w:rPr>
                                <w:t>(</w:t>
                              </w:r>
                              <m:oMath>
                                <m:r>
                                  <w:rPr>
                                    <w:rFonts w:ascii="Cambria Math" w:eastAsia="Calibri" w:hAnsi="Cambria Math"/>
                                    <w:sz w:val="20"/>
                                    <w:szCs w:val="20"/>
                                  </w:rPr>
                                  <m:t>latency</m:t>
                                </m:r>
                              </m:oMath>
                              <w:r>
                                <w:rPr>
                                  <w:rFonts w:eastAsia="Calibri" w:cs="Iskoola Pota"/>
                                  <w:b/>
                                  <w:bCs/>
                                  <w:sz w:val="20"/>
                                  <w:szCs w:val="20"/>
                                </w:rPr>
                                <w:t>, MPI_SUM</w:t>
                              </w:r>
                              <w:r>
                                <w:rPr>
                                  <w:rFonts w:eastAsia="Calibri" w:cs="Iskoola Pota"/>
                                  <w:sz w:val="20"/>
                                  <w:szCs w:val="20"/>
                                </w:rPr>
                                <w:t>,</w:t>
                              </w:r>
                              <m:oMath>
                                <m:r>
                                  <w:rPr>
                                    <w:rFonts w:ascii="Cambria Math" w:eastAsia="Calibri" w:hAnsi="Cambria Math"/>
                                    <w:sz w:val="20"/>
                                    <w:szCs w:val="20"/>
                                  </w:rPr>
                                  <m:t>0</m:t>
                                </m:r>
                              </m:oMath>
                              <w:r>
                                <w:rPr>
                                  <w:rFonts w:eastAsia="Calibri" w:cs="Iskoola Pota"/>
                                  <w:sz w:val="20"/>
                                  <w:szCs w:val="20"/>
                                </w:rPr>
                                <w:t xml:space="preserve">) </w:t>
                              </w:r>
                            </w:p>
                            <w:p w14:paraId="48690B9E"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00EF7B14" w14:textId="77777777" w:rsidR="002A03F2" w:rsidRDefault="002A03F2" w:rsidP="005E347C">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avgTime</m:t>
                                </m:r>
                              </m:oMath>
                              <w:r>
                                <w:rPr>
                                  <w:rFonts w:eastAsia="Calibri" w:cs="Iskoola Pota"/>
                                  <w:sz w:val="20"/>
                                  <w:szCs w:val="20"/>
                                </w:rPr>
                                <w:t>)</w:t>
                              </w:r>
                            </w:p>
                            <w:p w14:paraId="7E515719" w14:textId="77777777" w:rsidR="002A03F2" w:rsidRDefault="002A03F2" w:rsidP="005E347C">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2</m:t>
                                </m:r>
                              </m:oMath>
                            </w:p>
                            <w:p w14:paraId="11875A10"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v:textbox>
                      </v:shape>
                      <w10:anchorlock/>
                    </v:group>
                  </w:pict>
                </mc:Fallback>
              </mc:AlternateContent>
            </w:r>
          </w:p>
        </w:tc>
      </w:tr>
      <w:tr w:rsidR="005E347C" w14:paraId="0B992882" w14:textId="77777777" w:rsidTr="00122F9B">
        <w:trPr>
          <w:trHeight w:val="668"/>
        </w:trPr>
        <w:tc>
          <w:tcPr>
            <w:tcW w:w="5040" w:type="dxa"/>
            <w:tcBorders>
              <w:top w:val="single" w:sz="4" w:space="0" w:color="auto"/>
            </w:tcBorders>
          </w:tcPr>
          <w:p w14:paraId="0824ECB2" w14:textId="77777777" w:rsidR="005E347C" w:rsidRDefault="005E347C" w:rsidP="00122F9B">
            <w:pPr>
              <w:pStyle w:val="Caption"/>
              <w:spacing w:before="120" w:after="0"/>
              <w:jc w:val="center"/>
            </w:pPr>
            <w:bookmarkStart w:id="3" w:name="_Ref380452918"/>
            <w:r w:rsidRPr="0027660F">
              <w:rPr>
                <w:i w:val="0"/>
                <w:iCs w:val="0"/>
                <w:color w:val="auto"/>
              </w:rPr>
              <w:t xml:space="preserve">Fig. </w:t>
            </w:r>
            <w:r w:rsidRPr="0027660F">
              <w:rPr>
                <w:i w:val="0"/>
                <w:iCs w:val="0"/>
                <w:color w:val="auto"/>
              </w:rPr>
              <w:fldChar w:fldCharType="begin"/>
            </w:r>
            <w:r w:rsidRPr="0027660F">
              <w:rPr>
                <w:i w:val="0"/>
                <w:iCs w:val="0"/>
                <w:color w:val="auto"/>
              </w:rPr>
              <w:instrText xml:space="preserve"> SEQ Fig. \* ARABIC </w:instrText>
            </w:r>
            <w:r w:rsidRPr="0027660F">
              <w:rPr>
                <w:i w:val="0"/>
                <w:iCs w:val="0"/>
                <w:color w:val="auto"/>
              </w:rPr>
              <w:fldChar w:fldCharType="separate"/>
            </w:r>
            <w:r w:rsidR="00CA2257">
              <w:rPr>
                <w:i w:val="0"/>
                <w:iCs w:val="0"/>
                <w:noProof/>
                <w:color w:val="auto"/>
              </w:rPr>
              <w:t>1</w:t>
            </w:r>
            <w:r w:rsidRPr="0027660F">
              <w:rPr>
                <w:i w:val="0"/>
                <w:iCs w:val="0"/>
                <w:color w:val="auto"/>
              </w:rPr>
              <w:fldChar w:fldCharType="end"/>
            </w:r>
            <w:bookmarkEnd w:id="3"/>
            <w:r w:rsidRPr="0027660F">
              <w:rPr>
                <w:i w:val="0"/>
                <w:iCs w:val="0"/>
                <w:color w:val="auto"/>
              </w:rPr>
              <w:t xml:space="preserve">  Pseudo code for allreduce benchmark</w:t>
            </w:r>
          </w:p>
        </w:tc>
      </w:tr>
    </w:tbl>
    <w:p w14:paraId="0DB3AD6A" w14:textId="68FA6083" w:rsidR="005E347C" w:rsidRDefault="005E347C" w:rsidP="005E347C">
      <w:pPr>
        <w:pStyle w:val="Text"/>
      </w:pPr>
      <w:r w:rsidRPr="008E4BF4">
        <w:fldChar w:fldCharType="begin"/>
      </w:r>
      <w:r w:rsidRPr="008E4BF4">
        <w:instrText xml:space="preserve"> REF _Ref380452918 \h  \* MERGEFORMAT </w:instrText>
      </w:r>
      <w:r w:rsidRPr="008E4BF4">
        <w:fldChar w:fldCharType="separate"/>
      </w:r>
      <w:r w:rsidR="00CA2257" w:rsidRPr="00CA2257">
        <w:t xml:space="preserve">Fig. </w:t>
      </w:r>
      <w:r w:rsidR="00CA2257" w:rsidRPr="00CA2257">
        <w:rPr>
          <w:noProof/>
        </w:rPr>
        <w:t>1</w:t>
      </w:r>
      <w:r w:rsidRPr="008E4BF4">
        <w:fldChar w:fldCharType="end"/>
      </w:r>
      <w:r>
        <w:t xml:space="preserve"> presents the pseudo code for OMB </w:t>
      </w:r>
      <w:r w:rsidR="00875D24">
        <w:t xml:space="preserve">allreduce </w:t>
      </w:r>
      <w:r>
        <w:t xml:space="preserve">test. Note the syntax of MPI operations do not adhere to a particular language and the number of actual parameters are cut short for clarity. Also, depending on the language and MPI framework used, the implementation details such as data structures used and buffer allocation were different from one another. </w:t>
      </w:r>
    </w:p>
    <w:p w14:paraId="41107919" w14:textId="77777777" w:rsidR="005E347C" w:rsidRDefault="005E347C" w:rsidP="005E347C">
      <w:pPr>
        <w:pStyle w:val="Text"/>
        <w:keepNext/>
        <w:ind w:firstLine="0"/>
      </w:pPr>
      <w:r>
        <w:rPr>
          <w:noProof/>
          <w:lang w:bidi="si-LK"/>
        </w:rPr>
        <w:drawing>
          <wp:inline distT="0" distB="0" distL="0" distR="0" wp14:anchorId="444BEC9E" wp14:editId="235FF6CB">
            <wp:extent cx="32004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0299C3" w14:textId="77777777" w:rsidR="005E347C" w:rsidRDefault="005E347C" w:rsidP="005E347C">
      <w:pPr>
        <w:pStyle w:val="Caption"/>
        <w:jc w:val="center"/>
        <w:rPr>
          <w:i w:val="0"/>
          <w:iCs w:val="0"/>
          <w:color w:val="auto"/>
        </w:rPr>
      </w:pPr>
      <w:bookmarkStart w:id="4" w:name="_Ref380498301"/>
      <w:r w:rsidRPr="00A557F1">
        <w:rPr>
          <w:i w:val="0"/>
          <w:iCs w:val="0"/>
          <w:color w:val="auto"/>
        </w:rPr>
        <w:t xml:space="preserve">Fig. </w:t>
      </w:r>
      <w:r w:rsidRPr="00A557F1">
        <w:rPr>
          <w:i w:val="0"/>
          <w:iCs w:val="0"/>
          <w:color w:val="auto"/>
        </w:rPr>
        <w:fldChar w:fldCharType="begin"/>
      </w:r>
      <w:r w:rsidRPr="00A557F1">
        <w:rPr>
          <w:i w:val="0"/>
          <w:iCs w:val="0"/>
          <w:color w:val="auto"/>
        </w:rPr>
        <w:instrText xml:space="preserve"> SEQ Fig. \* ARABIC </w:instrText>
      </w:r>
      <w:r w:rsidRPr="00A557F1">
        <w:rPr>
          <w:i w:val="0"/>
          <w:iCs w:val="0"/>
          <w:color w:val="auto"/>
        </w:rPr>
        <w:fldChar w:fldCharType="separate"/>
      </w:r>
      <w:r w:rsidR="00CA2257">
        <w:rPr>
          <w:i w:val="0"/>
          <w:iCs w:val="0"/>
          <w:noProof/>
          <w:color w:val="auto"/>
        </w:rPr>
        <w:t>2</w:t>
      </w:r>
      <w:r w:rsidRPr="00A557F1">
        <w:rPr>
          <w:i w:val="0"/>
          <w:iCs w:val="0"/>
          <w:color w:val="auto"/>
        </w:rPr>
        <w:fldChar w:fldCharType="end"/>
      </w:r>
      <w:bookmarkEnd w:id="4"/>
      <w:r w:rsidRPr="00A557F1">
        <w:rPr>
          <w:i w:val="0"/>
          <w:iCs w:val="0"/>
          <w:color w:val="auto"/>
        </w:rPr>
        <w:t>.  Performance of MPI allreduce operation</w:t>
      </w:r>
    </w:p>
    <w:p w14:paraId="511BD2E8" w14:textId="534CF9FC" w:rsidR="00B626DF" w:rsidRDefault="007F55B7" w:rsidP="00B626DF">
      <w:pPr>
        <w:jc w:val="both"/>
      </w:pPr>
      <w:r>
        <w:lastRenderedPageBreak/>
        <w:tab/>
      </w:r>
      <w:r>
        <w:fldChar w:fldCharType="begin"/>
      </w:r>
      <w:r>
        <w:instrText xml:space="preserve"> REF _Ref380498301 \h </w:instrText>
      </w:r>
      <w:r>
        <w:fldChar w:fldCharType="separate"/>
      </w:r>
      <w:r w:rsidR="00CA2257" w:rsidRPr="00A557F1">
        <w:rPr>
          <w:i/>
          <w:iCs/>
        </w:rPr>
        <w:t xml:space="preserve">Fig. </w:t>
      </w:r>
      <w:r w:rsidR="00CA2257">
        <w:rPr>
          <w:i/>
          <w:iCs/>
          <w:noProof/>
        </w:rPr>
        <w:t>2</w:t>
      </w:r>
      <w:r>
        <w:fldChar w:fldCharType="end"/>
      </w:r>
      <w:r>
        <w:t xml:space="preserve"> </w:t>
      </w:r>
      <w:r w:rsidRPr="007F55B7">
        <w:t>shows the results of allreduce benchmark for different MPI implementations</w:t>
      </w:r>
      <w:r w:rsidR="00C16ECA">
        <w:t xml:space="preserve"> with message size ranging from 4 bytes </w:t>
      </w:r>
      <w:r w:rsidR="005539D5">
        <w:t xml:space="preserve">(B) </w:t>
      </w:r>
      <w:r w:rsidR="00C16ECA">
        <w:t>to 8 megabytes (MB)</w:t>
      </w:r>
      <w:r w:rsidRPr="007F55B7">
        <w:t>. These are averaged values over patterns 1x1x8, 1x2x8, and 1x4x8 where pattern format is number of threads per process x number of processes per node x  number of nodes (i.e. TxPxN). The best performance came with C versions of OpenMPI, but interestingly OMPI-trunk Java performance overlaps on these indicating its near zero overhead. The older, OMPI-</w:t>
      </w:r>
      <w:r w:rsidR="00337405" w:rsidRPr="007F55B7">
        <w:t>nightly</w:t>
      </w:r>
      <w:r w:rsidRPr="007F55B7">
        <w:t xml:space="preserve"> Java performance is near as well, but shows more overhead than its successor. FastMPJ performance is better than MPI.NET, but slower than OpenMPI versions. The slowest performance came with MPI.NET, which may be improved with further tuning, but as our focus was to evaluate Java versions we did not proceed in this direction.</w:t>
      </w:r>
    </w:p>
    <w:p w14:paraId="05DD658D" w14:textId="09DA2E90" w:rsidR="00D64574" w:rsidRDefault="00D64574" w:rsidP="00B626DF">
      <w:pPr>
        <w:jc w:val="both"/>
      </w:pPr>
      <w:r>
        <w:tab/>
      </w:r>
      <w:r w:rsidRPr="0031238B">
        <w:t>We experienced a similar pattern</w:t>
      </w:r>
      <w:r>
        <w:t xml:space="preserve"> </w:t>
      </w:r>
      <w:r w:rsidRPr="0031238B">
        <w:t xml:space="preserve">with MPI send and receive </w:t>
      </w:r>
      <w:r>
        <w:t>benchmark (</w:t>
      </w:r>
      <w:r>
        <w:fldChar w:fldCharType="begin"/>
      </w:r>
      <w:r>
        <w:instrText xml:space="preserve"> REF _Ref380955936 \h </w:instrText>
      </w:r>
      <w:r>
        <w:fldChar w:fldCharType="separate"/>
      </w:r>
      <w:r w:rsidR="00CA2257" w:rsidRPr="00C26A6D">
        <w:rPr>
          <w:i/>
          <w:iCs/>
        </w:rPr>
        <w:t xml:space="preserve">Fig. </w:t>
      </w:r>
      <w:r w:rsidR="00CA2257">
        <w:rPr>
          <w:i/>
          <w:iCs/>
          <w:noProof/>
        </w:rPr>
        <w:t>3</w:t>
      </w:r>
      <w:r>
        <w:fldChar w:fldCharType="end"/>
      </w:r>
      <w:r>
        <w:t xml:space="preserve">) as shown in </w:t>
      </w:r>
      <w:r>
        <w:fldChar w:fldCharType="begin"/>
      </w:r>
      <w:r>
        <w:instrText xml:space="preserve"> REF _Ref380956726 \h </w:instrText>
      </w:r>
      <w:r>
        <w:fldChar w:fldCharType="separate"/>
      </w:r>
      <w:r w:rsidR="00CA2257" w:rsidRPr="004C2DF8">
        <w:rPr>
          <w:i/>
          <w:iCs/>
        </w:rPr>
        <w:t xml:space="preserve">Fig. </w:t>
      </w:r>
      <w:r w:rsidR="00CA2257">
        <w:rPr>
          <w:i/>
          <w:iCs/>
          <w:noProof/>
        </w:rPr>
        <w:t>4</w:t>
      </w:r>
      <w:r>
        <w:fldChar w:fldCharType="end"/>
      </w:r>
      <w:r>
        <w:t>.</w:t>
      </w:r>
    </w:p>
    <w:tbl>
      <w:tblPr>
        <w:tblStyle w:val="TableGrid"/>
        <w:tblpPr w:leftFromText="180" w:rightFromText="180" w:vertAnchor="text" w:horzAnchor="margin" w:tblpY="89"/>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8346B1" w14:paraId="125334E7" w14:textId="77777777" w:rsidTr="008346B1">
        <w:trPr>
          <w:trHeight w:val="9353"/>
        </w:trPr>
        <w:tc>
          <w:tcPr>
            <w:tcW w:w="5040" w:type="dxa"/>
            <w:tcBorders>
              <w:bottom w:val="single" w:sz="4" w:space="0" w:color="auto"/>
            </w:tcBorders>
            <w:vAlign w:val="center"/>
          </w:tcPr>
          <w:p w14:paraId="54B0810A" w14:textId="77777777" w:rsidR="008346B1" w:rsidRDefault="008346B1" w:rsidP="008346B1">
            <w:pPr>
              <w:pStyle w:val="Text"/>
              <w:ind w:left="-113" w:firstLine="0"/>
            </w:pPr>
            <w:r>
              <w:rPr>
                <w:noProof/>
                <w:lang w:bidi="si-LK"/>
              </w:rPr>
              <mc:AlternateContent>
                <mc:Choice Requires="wpc">
                  <w:drawing>
                    <wp:inline distT="0" distB="0" distL="0" distR="0" wp14:anchorId="00D43FB6" wp14:editId="699CCBBB">
                      <wp:extent cx="3200400" cy="5922448"/>
                      <wp:effectExtent l="0" t="0" r="0" b="254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Text Box 2"/>
                              <wps:cNvSpPr txBox="1">
                                <a:spLocks noChangeArrowheads="1"/>
                              </wps:cNvSpPr>
                              <wps:spPr bwMode="auto">
                                <a:xfrm>
                                  <a:off x="0" y="1"/>
                                  <a:ext cx="3200400" cy="5886449"/>
                                </a:xfrm>
                                <a:prstGeom prst="rect">
                                  <a:avLst/>
                                </a:prstGeom>
                                <a:solidFill>
                                  <a:srgbClr val="FFFFFF"/>
                                </a:solidFill>
                                <a:ln w="9525">
                                  <a:noFill/>
                                  <a:miter lim="800000"/>
                                  <a:headEnd/>
                                  <a:tailEnd/>
                                </a:ln>
                              </wps:spPr>
                              <wps:txbx>
                                <w:txbxContent>
                                  <w:p w14:paraId="3F1B9AE9" w14:textId="77777777" w:rsidR="002A03F2" w:rsidRDefault="002A03F2" w:rsidP="008346B1">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112A900"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63EA1BFF"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2740EBEA"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00A74787"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2C6FBF84"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5612EAA4"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2EC08A0E"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2B7D0F9B"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77CC82F3"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7BC895B7"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59248DFB"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buff[maxMsgSize]</m:t>
                                      </m:r>
                                    </m:oMath>
                                    <w:r>
                                      <w:rPr>
                                        <w:rFonts w:eastAsia="Calibri" w:cs="Iskoola Pota"/>
                                        <w:sz w:val="20"/>
                                        <w:szCs w:val="20"/>
                                      </w:rPr>
                                      <w:t xml:space="preserve"> // byte array –initialized to 1.0 </w:t>
                                    </w:r>
                                  </w:p>
                                  <w:p w14:paraId="6A67C3CD"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rbuff[maxMsgSize]</m:t>
                                      </m:r>
                                    </m:oMath>
                                    <w:r>
                                      <w:rPr>
                                        <w:rFonts w:eastAsia="Calibri" w:cs="Iskoola Pota"/>
                                        <w:sz w:val="20"/>
                                        <w:szCs w:val="20"/>
                                      </w:rPr>
                                      <w:t xml:space="preserve"> // byte array –initialized to 0.0</w:t>
                                    </w:r>
                                  </w:p>
                                  <w:p w14:paraId="29CF85B6"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194962B9" w14:textId="77777777" w:rsidR="002A03F2" w:rsidRDefault="002A03F2" w:rsidP="008346B1">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0</m:t>
                                      </m:r>
                                    </m:oMath>
                                    <w:r>
                                      <w:rPr>
                                        <w:rFonts w:eastAsia="Calibri" w:cs="Iskoola Pota"/>
                                        <w:sz w:val="20"/>
                                        <w:szCs w:val="20"/>
                                      </w:rPr>
                                      <w:t xml:space="preserve"> to</w:t>
                                    </w:r>
                                    <m:oMath>
                                      <m:r>
                                        <w:rPr>
                                          <w:rFonts w:ascii="Cambria Math" w:eastAsia="Calibri" w:hAnsi="Cambria Math"/>
                                          <w:sz w:val="20"/>
                                          <w:szCs w:val="20"/>
                                        </w:rPr>
                                        <m:t> i≤maxMsgSize </m:t>
                                      </m:r>
                                    </m:oMath>
                                  </w:p>
                                  <w:p w14:paraId="2F5D1140" w14:textId="77777777" w:rsidR="002A03F2" w:rsidRDefault="002A03F2" w:rsidP="008346B1">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06B8703" w14:textId="77777777" w:rsidR="002A03F2" w:rsidRDefault="002A03F2" w:rsidP="008346B1">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582751DC" w14:textId="77777777" w:rsidR="002A03F2" w:rsidRDefault="002A03F2" w:rsidP="008346B1">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777C419B"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74EDCB98" w14:textId="77777777" w:rsidR="002A03F2" w:rsidRDefault="002A03F2"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m:oMath>
                                      <m:r>
                                        <w:rPr>
                                          <w:rFonts w:ascii="Cambria Math" w:eastAsia="Calibri" w:hAnsi="Cambria Math"/>
                                          <w:sz w:val="20"/>
                                          <w:szCs w:val="20"/>
                                        </w:rPr>
                                        <m:t>duration=0.0</m:t>
                                      </m:r>
                                    </m:oMath>
                                  </w:p>
                                  <w:p w14:paraId="61A882D3" w14:textId="77777777" w:rsidR="002A03F2" w:rsidRPr="00D42EE4" w:rsidRDefault="002A03F2" w:rsidP="008346B1">
                                    <w:pPr>
                                      <w:pStyle w:val="NormalWeb"/>
                                      <w:tabs>
                                        <w:tab w:val="left" w:pos="360"/>
                                      </w:tabs>
                                      <w:spacing w:before="0" w:beforeAutospacing="0" w:after="0" w:afterAutospacing="0" w:line="256" w:lineRule="auto"/>
                                      <w:rPr>
                                        <w:sz w:val="20"/>
                                        <w:szCs w:val="20"/>
                                      </w:rPr>
                                    </w:pPr>
                                    <w:r w:rsidRPr="00D42EE4">
                                      <w:rPr>
                                        <w:sz w:val="20"/>
                                        <w:szCs w:val="20"/>
                                      </w:rPr>
                                      <w:tab/>
                                    </w:r>
                                    <w:r w:rsidRPr="00D42EE4">
                                      <w:rPr>
                                        <w:b/>
                                        <w:bCs/>
                                        <w:sz w:val="20"/>
                                        <w:szCs w:val="20"/>
                                      </w:rPr>
                                      <w:t>If</w:t>
                                    </w:r>
                                    <w:r w:rsidRPr="00D42EE4">
                                      <w:rPr>
                                        <w:sz w:val="20"/>
                                        <w:szCs w:val="20"/>
                                      </w:rPr>
                                      <w:t xml:space="preserve"> </w:t>
                                    </w:r>
                                    <m:oMath>
                                      <m:r>
                                        <w:rPr>
                                          <w:rFonts w:ascii="Cambria Math" w:hAnsi="Cambria Math"/>
                                          <w:sz w:val="20"/>
                                          <w:szCs w:val="20"/>
                                        </w:rPr>
                                        <m:t>me==0</m:t>
                                      </m:r>
                                    </m:oMath>
                                  </w:p>
                                  <w:p w14:paraId="18AFB531" w14:textId="77777777" w:rsidR="002A03F2" w:rsidRDefault="002A03F2" w:rsidP="008346B1">
                                    <w:pPr>
                                      <w:pStyle w:val="NormalWeb"/>
                                      <w:tabs>
                                        <w:tab w:val="left" w:pos="72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27C6D8CB" w14:textId="77777777" w:rsidR="002A03F2" w:rsidRDefault="002A03F2" w:rsidP="008346B1">
                                    <w:pPr>
                                      <w:pStyle w:val="NormalWeb"/>
                                      <w:tabs>
                                        <w:tab w:val="left" w:pos="108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12779BDF" w14:textId="77777777" w:rsidR="002A03F2" w:rsidRDefault="002A03F2" w:rsidP="008346B1">
                                    <w:pPr>
                                      <w:pStyle w:val="NormalWeb"/>
                                      <w:tabs>
                                        <w:tab w:val="left" w:pos="144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11A36F5D" w14:textId="77777777" w:rsidR="002A03F2" w:rsidRDefault="002A03F2" w:rsidP="008346B1">
                                    <w:pPr>
                                      <w:pStyle w:val="NormalWeb"/>
                                      <w:tabs>
                                        <w:tab w:val="left" w:pos="1080"/>
                                      </w:tabs>
                                      <w:spacing w:before="0" w:beforeAutospacing="0" w:after="0" w:afterAutospacing="0" w:line="256" w:lineRule="auto"/>
                                      <w:ind w:left="1080"/>
                                      <w:rPr>
                                        <w:rFonts w:eastAsia="Calibri" w:cs="Iskoola Pota"/>
                                        <w:sz w:val="20"/>
                                        <w:szCs w:val="20"/>
                                      </w:rPr>
                                    </w:pPr>
                                    <w:r>
                                      <w:rPr>
                                        <w:rFonts w:eastAsia="Calibri" w:cs="Iskoola Pota"/>
                                        <w:b/>
                                        <w:bCs/>
                                        <w:sz w:val="20"/>
                                        <w:szCs w:val="20"/>
                                      </w:rPr>
                                      <w:t>MPI_Send</w:t>
                                    </w:r>
                                    <w:r>
                                      <w:rPr>
                                        <w:rFonts w:eastAsia="Calibri" w:cs="Iskoola Pota"/>
                                        <w:sz w:val="20"/>
                                        <w:szCs w:val="20"/>
                                      </w:rPr>
                                      <w:t xml:space="preserve"> (</w:t>
                                    </w:r>
                                    <m:oMath>
                                      <m:r>
                                        <w:rPr>
                                          <w:rFonts w:ascii="Cambria Math" w:eastAsia="Calibri" w:hAnsi="Cambria Math"/>
                                          <w:sz w:val="20"/>
                                          <w:szCs w:val="20"/>
                                        </w:rPr>
                                        <m:t>s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45F402D9" w14:textId="77777777" w:rsidR="002A03F2" w:rsidRDefault="002A03F2" w:rsidP="008346B1">
                                    <w:pPr>
                                      <w:pStyle w:val="NormalWeb"/>
                                      <w:tabs>
                                        <w:tab w:val="left" w:pos="1080"/>
                                      </w:tabs>
                                      <w:spacing w:before="0" w:beforeAutospacing="0" w:after="0" w:afterAutospacing="0" w:line="256" w:lineRule="auto"/>
                                      <w:ind w:left="1080"/>
                                    </w:pPr>
                                    <w:r>
                                      <w:rPr>
                                        <w:rFonts w:eastAsia="Calibri" w:cs="Iskoola Pota"/>
                                        <w:b/>
                                        <w:bCs/>
                                        <w:sz w:val="20"/>
                                        <w:szCs w:val="20"/>
                                      </w:rPr>
                                      <w:t>MPI_Recv</w:t>
                                    </w:r>
                                    <w:r>
                                      <w:rPr>
                                        <w:rFonts w:eastAsia="Calibri" w:cs="Iskoola Pota"/>
                                        <w:sz w:val="20"/>
                                        <w:szCs w:val="20"/>
                                      </w:rPr>
                                      <w:t xml:space="preserve"> (r</w:t>
                                    </w:r>
                                    <m:oMath>
                                      <m:r>
                                        <w:rPr>
                                          <w:rFonts w:ascii="Cambria Math" w:eastAsia="Calibri" w:hAnsi="Cambria Math"/>
                                          <w:sz w:val="20"/>
                                          <w:szCs w:val="20"/>
                                        </w:rPr>
                                        <m:t>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D1E2449" w14:textId="77777777" w:rsidR="002A03F2" w:rsidRDefault="002A03F2"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4862DC1C" w14:textId="77777777" w:rsidR="002A03F2" w:rsidRDefault="002A03F2"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b/>
                                        <w:bCs/>
                                        <w:sz w:val="20"/>
                                        <w:szCs w:val="20"/>
                                      </w:rPr>
                                      <w:t>Else If</w:t>
                                    </w:r>
                                    <w:r>
                                      <w:rPr>
                                        <w:rFonts w:eastAsia="Calibri" w:cs="Iskoola Pota"/>
                                        <w:sz w:val="20"/>
                                        <w:szCs w:val="20"/>
                                      </w:rPr>
                                      <w:t xml:space="preserve"> </w:t>
                                    </w:r>
                                    <m:oMath>
                                      <m:r>
                                        <w:rPr>
                                          <w:rFonts w:ascii="Cambria Math" w:eastAsia="Calibri" w:hAnsi="Cambria Math" w:cs="Iskoola Pota"/>
                                          <w:sz w:val="20"/>
                                          <w:szCs w:val="20"/>
                                        </w:rPr>
                                        <m:t>me==1</m:t>
                                      </m:r>
                                    </m:oMath>
                                  </w:p>
                                  <w:p w14:paraId="13A304FA" w14:textId="77777777" w:rsidR="002A03F2" w:rsidRDefault="002A03F2" w:rsidP="008346B1">
                                    <w:pPr>
                                      <w:pStyle w:val="NormalWeb"/>
                                      <w:tabs>
                                        <w:tab w:val="left" w:pos="720"/>
                                      </w:tabs>
                                      <w:spacing w:before="0" w:beforeAutospacing="0" w:after="0" w:afterAutospacing="0" w:line="256" w:lineRule="auto"/>
                                      <w:jc w:val="both"/>
                                    </w:pPr>
                                    <w:r>
                                      <w:rPr>
                                        <w:rFonts w:eastAsia="Calibri" w:cs="Iskoola Pota"/>
                                        <w:b/>
                                        <w:bCs/>
                                        <w:sz w:val="20"/>
                                        <w:szCs w:val="20"/>
                                      </w:rPr>
                                      <w:tab/>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7002A663" w14:textId="77777777" w:rsidR="002A03F2" w:rsidRDefault="002A03F2" w:rsidP="008346B1">
                                    <w:pPr>
                                      <w:pStyle w:val="NormalWeb"/>
                                      <w:tabs>
                                        <w:tab w:val="left" w:pos="1080"/>
                                      </w:tabs>
                                      <w:spacing w:before="0" w:beforeAutospacing="0" w:after="0" w:afterAutospacing="0" w:line="256" w:lineRule="auto"/>
                                      <w:rPr>
                                        <w:rFonts w:eastAsia="Calibri" w:cs="Iskoola Pota"/>
                                        <w:sz w:val="20"/>
                                        <w:szCs w:val="20"/>
                                      </w:rPr>
                                    </w:pPr>
                                    <w:r>
                                      <w:rPr>
                                        <w:rFonts w:eastAsia="Calibri" w:cs="Iskoola Pota"/>
                                        <w:sz w:val="20"/>
                                        <w:szCs w:val="20"/>
                                      </w:rPr>
                                      <w:tab/>
                                    </w:r>
                                    <w:r>
                                      <w:rPr>
                                        <w:rFonts w:eastAsia="Calibri" w:cs="Iskoola Pota"/>
                                        <w:b/>
                                        <w:bCs/>
                                        <w:sz w:val="20"/>
                                        <w:szCs w:val="20"/>
                                      </w:rPr>
                                      <w:t>MPI_Recv</w:t>
                                    </w:r>
                                    <w:r>
                                      <w:rPr>
                                        <w:rFonts w:eastAsia="Calibri" w:cs="Iskoola Pota"/>
                                        <w:sz w:val="20"/>
                                        <w:szCs w:val="20"/>
                                      </w:rPr>
                                      <w:t xml:space="preserve"> (</w:t>
                                    </w:r>
                                    <m:oMath>
                                      <m:r>
                                        <w:rPr>
                                          <w:rFonts w:ascii="Cambria Math" w:eastAsia="Calibri" w:hAnsi="Cambria Math"/>
                                          <w:sz w:val="20"/>
                                          <w:szCs w:val="20"/>
                                        </w:rPr>
                                        <m:t>r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0</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0B60D51" w14:textId="77777777" w:rsidR="002A03F2" w:rsidRDefault="002A03F2" w:rsidP="008346B1">
                                    <w:pPr>
                                      <w:pStyle w:val="NormalWeb"/>
                                      <w:tabs>
                                        <w:tab w:val="left" w:pos="1080"/>
                                      </w:tabs>
                                      <w:spacing w:before="0" w:beforeAutospacing="0" w:after="0" w:afterAutospacing="0" w:line="256" w:lineRule="auto"/>
                                      <w:ind w:left="1080"/>
                                    </w:pPr>
                                    <w:r>
                                      <w:rPr>
                                        <w:rFonts w:eastAsia="Calibri" w:cs="Iskoola Pota"/>
                                        <w:b/>
                                        <w:bCs/>
                                        <w:sz w:val="20"/>
                                        <w:szCs w:val="20"/>
                                      </w:rPr>
                                      <w:t>MPI_Send</w:t>
                                    </w:r>
                                    <w:r>
                                      <w:rPr>
                                        <w:rFonts w:eastAsia="Calibri" w:cs="Iskoola Pota"/>
                                        <w:sz w:val="20"/>
                                        <w:szCs w:val="20"/>
                                      </w:rPr>
                                      <w:t xml:space="preserve"> sr</w:t>
                                    </w:r>
                                    <m:oMath>
                                      <m:r>
                                        <w:rPr>
                                          <w:rFonts w:ascii="Cambria Math" w:eastAsia="Calibri" w:hAnsi="Cambria Math"/>
                                          <w:sz w:val="20"/>
                                          <w:szCs w:val="20"/>
                                        </w:rPr>
                                        <m:t>buff</m:t>
                                      </m:r>
                                    </m:oMath>
                                    <w:proofErr w:type="gramStart"/>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0</w:t>
                                    </w:r>
                                    <w:proofErr w:type="gramEnd"/>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53299EE3" w14:textId="77777777" w:rsidR="002A03F2" w:rsidRDefault="002A03F2"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7EC148B9"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latency=duration/2*numItr</m:t>
                                      </m:r>
                                    </m:oMath>
                                  </w:p>
                                  <w:p w14:paraId="580FCE60" w14:textId="77777777" w:rsidR="002A03F2" w:rsidRDefault="002A03F2" w:rsidP="008346B1">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latency</m:t>
                                      </m:r>
                                    </m:oMath>
                                    <w:r>
                                      <w:rPr>
                                        <w:rFonts w:eastAsia="Calibri" w:cs="Iskoola Pota"/>
                                        <w:sz w:val="20"/>
                                        <w:szCs w:val="20"/>
                                      </w:rPr>
                                      <w:t>)</w:t>
                                    </w:r>
                                  </w:p>
                                  <w:p w14:paraId="716D2BBD" w14:textId="77777777" w:rsidR="002A03F2" w:rsidRDefault="002A03F2" w:rsidP="008346B1">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0 ?1 : i*2</m:t>
                                      </m:r>
                                    </m:oMath>
                                  </w:p>
                                  <w:p w14:paraId="0433DCF6"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wps:txbx>
                              <wps:bodyPr rot="0" vert="horz" wrap="square" lIns="91440" tIns="45720" rIns="91440" bIns="45720" anchor="t" anchorCtr="0">
                                <a:noAutofit/>
                              </wps:bodyPr>
                            </wps:wsp>
                          </wpc:wpc>
                        </a:graphicData>
                      </a:graphic>
                    </wp:inline>
                  </w:drawing>
                </mc:Choice>
                <mc:Fallback>
                  <w:pict>
                    <v:group w14:anchorId="00D43FB6" id="Canvas 6" o:spid="_x0000_s1029" editas="canvas" style="width:252pt;height:466.35pt;mso-position-horizontal-relative:char;mso-position-vertical-relative:line" coordsize="32004,5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">
                      <v:shape id="_x0000_s1030" type="#_x0000_t75" style="position:absolute;width:32004;height:59220;visibility:visible;mso-wrap-style:square">
                        <v:fill o:detectmouseclick="t"/>
                        <v:path o:connecttype="none"/>
                      </v:shape>
                      <v:shape id="Text Box 2" o:spid="_x0000_s1031" type="#_x0000_t202" style="position:absolute;width:32004;height:58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stroked="f">
                        <v:textbox>
                          <w:txbxContent>
                            <w:p w14:paraId="3F1B9AE9" w14:textId="77777777" w:rsidR="002A03F2" w:rsidRDefault="002A03F2" w:rsidP="008346B1">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112A900"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63EA1BFF"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2740EBEA"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00A74787"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2C6FBF84"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5612EAA4"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2EC08A0E"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2B7D0F9B"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77CC82F3"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7BC895B7"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59248DFB"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buff[maxMsgSize]</m:t>
                                </m:r>
                              </m:oMath>
                              <w:r>
                                <w:rPr>
                                  <w:rFonts w:eastAsia="Calibri" w:cs="Iskoola Pota"/>
                                  <w:sz w:val="20"/>
                                  <w:szCs w:val="20"/>
                                </w:rPr>
                                <w:t xml:space="preserve"> // byte array –initialized to 1.0 </w:t>
                              </w:r>
                            </w:p>
                            <w:p w14:paraId="6A67C3CD"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rbuff[maxMsgSize]</m:t>
                                </m:r>
                              </m:oMath>
                              <w:r>
                                <w:rPr>
                                  <w:rFonts w:eastAsia="Calibri" w:cs="Iskoola Pota"/>
                                  <w:sz w:val="20"/>
                                  <w:szCs w:val="20"/>
                                </w:rPr>
                                <w:t xml:space="preserve"> // byte array –initialized to 0.0</w:t>
                              </w:r>
                            </w:p>
                            <w:p w14:paraId="29CF85B6"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194962B9" w14:textId="77777777" w:rsidR="002A03F2" w:rsidRDefault="002A03F2" w:rsidP="008346B1">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0</m:t>
                                </m:r>
                              </m:oMath>
                              <w:r>
                                <w:rPr>
                                  <w:rFonts w:eastAsia="Calibri" w:cs="Iskoola Pota"/>
                                  <w:sz w:val="20"/>
                                  <w:szCs w:val="20"/>
                                </w:rPr>
                                <w:t xml:space="preserve"> to</w:t>
                              </w:r>
                              <m:oMath>
                                <m:r>
                                  <w:rPr>
                                    <w:rFonts w:ascii="Cambria Math" w:eastAsia="Calibri" w:hAnsi="Cambria Math"/>
                                    <w:sz w:val="20"/>
                                    <w:szCs w:val="20"/>
                                  </w:rPr>
                                  <m:t> i≤maxMsgSize </m:t>
                                </m:r>
                              </m:oMath>
                            </w:p>
                            <w:p w14:paraId="2F5D1140" w14:textId="77777777" w:rsidR="002A03F2" w:rsidRDefault="002A03F2" w:rsidP="008346B1">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06B8703" w14:textId="77777777" w:rsidR="002A03F2" w:rsidRDefault="002A03F2" w:rsidP="008346B1">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582751DC" w14:textId="77777777" w:rsidR="002A03F2" w:rsidRDefault="002A03F2" w:rsidP="008346B1">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777C419B"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74EDCB98" w14:textId="77777777" w:rsidR="002A03F2" w:rsidRDefault="002A03F2"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m:oMath>
                                <m:r>
                                  <w:rPr>
                                    <w:rFonts w:ascii="Cambria Math" w:eastAsia="Calibri" w:hAnsi="Cambria Math"/>
                                    <w:sz w:val="20"/>
                                    <w:szCs w:val="20"/>
                                  </w:rPr>
                                  <m:t>duration=0.0</m:t>
                                </m:r>
                              </m:oMath>
                            </w:p>
                            <w:p w14:paraId="61A882D3" w14:textId="77777777" w:rsidR="002A03F2" w:rsidRPr="00D42EE4" w:rsidRDefault="002A03F2" w:rsidP="008346B1">
                              <w:pPr>
                                <w:pStyle w:val="NormalWeb"/>
                                <w:tabs>
                                  <w:tab w:val="left" w:pos="360"/>
                                </w:tabs>
                                <w:spacing w:before="0" w:beforeAutospacing="0" w:after="0" w:afterAutospacing="0" w:line="256" w:lineRule="auto"/>
                                <w:rPr>
                                  <w:sz w:val="20"/>
                                  <w:szCs w:val="20"/>
                                </w:rPr>
                              </w:pPr>
                              <w:r w:rsidRPr="00D42EE4">
                                <w:rPr>
                                  <w:sz w:val="20"/>
                                  <w:szCs w:val="20"/>
                                </w:rPr>
                                <w:tab/>
                              </w:r>
                              <w:r w:rsidRPr="00D42EE4">
                                <w:rPr>
                                  <w:b/>
                                  <w:bCs/>
                                  <w:sz w:val="20"/>
                                  <w:szCs w:val="20"/>
                                </w:rPr>
                                <w:t>If</w:t>
                              </w:r>
                              <w:r w:rsidRPr="00D42EE4">
                                <w:rPr>
                                  <w:sz w:val="20"/>
                                  <w:szCs w:val="20"/>
                                </w:rPr>
                                <w:t xml:space="preserve"> </w:t>
                              </w:r>
                              <m:oMath>
                                <m:r>
                                  <w:rPr>
                                    <w:rFonts w:ascii="Cambria Math" w:hAnsi="Cambria Math"/>
                                    <w:sz w:val="20"/>
                                    <w:szCs w:val="20"/>
                                  </w:rPr>
                                  <m:t>me==0</m:t>
                                </m:r>
                              </m:oMath>
                            </w:p>
                            <w:p w14:paraId="18AFB531" w14:textId="77777777" w:rsidR="002A03F2" w:rsidRDefault="002A03F2" w:rsidP="008346B1">
                              <w:pPr>
                                <w:pStyle w:val="NormalWeb"/>
                                <w:tabs>
                                  <w:tab w:val="left" w:pos="72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27C6D8CB" w14:textId="77777777" w:rsidR="002A03F2" w:rsidRDefault="002A03F2" w:rsidP="008346B1">
                              <w:pPr>
                                <w:pStyle w:val="NormalWeb"/>
                                <w:tabs>
                                  <w:tab w:val="left" w:pos="108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12779BDF" w14:textId="77777777" w:rsidR="002A03F2" w:rsidRDefault="002A03F2" w:rsidP="008346B1">
                              <w:pPr>
                                <w:pStyle w:val="NormalWeb"/>
                                <w:tabs>
                                  <w:tab w:val="left" w:pos="144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11A36F5D" w14:textId="77777777" w:rsidR="002A03F2" w:rsidRDefault="002A03F2" w:rsidP="008346B1">
                              <w:pPr>
                                <w:pStyle w:val="NormalWeb"/>
                                <w:tabs>
                                  <w:tab w:val="left" w:pos="1080"/>
                                </w:tabs>
                                <w:spacing w:before="0" w:beforeAutospacing="0" w:after="0" w:afterAutospacing="0" w:line="256" w:lineRule="auto"/>
                                <w:ind w:left="1080"/>
                                <w:rPr>
                                  <w:rFonts w:eastAsia="Calibri" w:cs="Iskoola Pota"/>
                                  <w:sz w:val="20"/>
                                  <w:szCs w:val="20"/>
                                </w:rPr>
                              </w:pPr>
                              <w:r>
                                <w:rPr>
                                  <w:rFonts w:eastAsia="Calibri" w:cs="Iskoola Pota"/>
                                  <w:b/>
                                  <w:bCs/>
                                  <w:sz w:val="20"/>
                                  <w:szCs w:val="20"/>
                                </w:rPr>
                                <w:t>MPI_Send</w:t>
                              </w:r>
                              <w:r>
                                <w:rPr>
                                  <w:rFonts w:eastAsia="Calibri" w:cs="Iskoola Pota"/>
                                  <w:sz w:val="20"/>
                                  <w:szCs w:val="20"/>
                                </w:rPr>
                                <w:t xml:space="preserve"> (</w:t>
                              </w:r>
                              <m:oMath>
                                <m:r>
                                  <w:rPr>
                                    <w:rFonts w:ascii="Cambria Math" w:eastAsia="Calibri" w:hAnsi="Cambria Math"/>
                                    <w:sz w:val="20"/>
                                    <w:szCs w:val="20"/>
                                  </w:rPr>
                                  <m:t>s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45F402D9" w14:textId="77777777" w:rsidR="002A03F2" w:rsidRDefault="002A03F2" w:rsidP="008346B1">
                              <w:pPr>
                                <w:pStyle w:val="NormalWeb"/>
                                <w:tabs>
                                  <w:tab w:val="left" w:pos="1080"/>
                                </w:tabs>
                                <w:spacing w:before="0" w:beforeAutospacing="0" w:after="0" w:afterAutospacing="0" w:line="256" w:lineRule="auto"/>
                                <w:ind w:left="1080"/>
                              </w:pPr>
                              <w:r>
                                <w:rPr>
                                  <w:rFonts w:eastAsia="Calibri" w:cs="Iskoola Pota"/>
                                  <w:b/>
                                  <w:bCs/>
                                  <w:sz w:val="20"/>
                                  <w:szCs w:val="20"/>
                                </w:rPr>
                                <w:t>MPI_Recv</w:t>
                              </w:r>
                              <w:r>
                                <w:rPr>
                                  <w:rFonts w:eastAsia="Calibri" w:cs="Iskoola Pota"/>
                                  <w:sz w:val="20"/>
                                  <w:szCs w:val="20"/>
                                </w:rPr>
                                <w:t xml:space="preserve"> (r</w:t>
                              </w:r>
                              <m:oMath>
                                <m:r>
                                  <w:rPr>
                                    <w:rFonts w:ascii="Cambria Math" w:eastAsia="Calibri" w:hAnsi="Cambria Math"/>
                                    <w:sz w:val="20"/>
                                    <w:szCs w:val="20"/>
                                  </w:rPr>
                                  <m:t>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D1E2449" w14:textId="77777777" w:rsidR="002A03F2" w:rsidRDefault="002A03F2"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4862DC1C" w14:textId="77777777" w:rsidR="002A03F2" w:rsidRDefault="002A03F2"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b/>
                                  <w:bCs/>
                                  <w:sz w:val="20"/>
                                  <w:szCs w:val="20"/>
                                </w:rPr>
                                <w:t>Else If</w:t>
                              </w:r>
                              <w:r>
                                <w:rPr>
                                  <w:rFonts w:eastAsia="Calibri" w:cs="Iskoola Pota"/>
                                  <w:sz w:val="20"/>
                                  <w:szCs w:val="20"/>
                                </w:rPr>
                                <w:t xml:space="preserve"> </w:t>
                              </w:r>
                              <m:oMath>
                                <m:r>
                                  <w:rPr>
                                    <w:rFonts w:ascii="Cambria Math" w:eastAsia="Calibri" w:hAnsi="Cambria Math" w:cs="Iskoola Pota"/>
                                    <w:sz w:val="20"/>
                                    <w:szCs w:val="20"/>
                                  </w:rPr>
                                  <m:t>me==1</m:t>
                                </m:r>
                              </m:oMath>
                            </w:p>
                            <w:p w14:paraId="13A304FA" w14:textId="77777777" w:rsidR="002A03F2" w:rsidRDefault="002A03F2" w:rsidP="008346B1">
                              <w:pPr>
                                <w:pStyle w:val="NormalWeb"/>
                                <w:tabs>
                                  <w:tab w:val="left" w:pos="720"/>
                                </w:tabs>
                                <w:spacing w:before="0" w:beforeAutospacing="0" w:after="0" w:afterAutospacing="0" w:line="256" w:lineRule="auto"/>
                                <w:jc w:val="both"/>
                              </w:pPr>
                              <w:r>
                                <w:rPr>
                                  <w:rFonts w:eastAsia="Calibri" w:cs="Iskoola Pota"/>
                                  <w:b/>
                                  <w:bCs/>
                                  <w:sz w:val="20"/>
                                  <w:szCs w:val="20"/>
                                </w:rPr>
                                <w:tab/>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7002A663" w14:textId="77777777" w:rsidR="002A03F2" w:rsidRDefault="002A03F2" w:rsidP="008346B1">
                              <w:pPr>
                                <w:pStyle w:val="NormalWeb"/>
                                <w:tabs>
                                  <w:tab w:val="left" w:pos="1080"/>
                                </w:tabs>
                                <w:spacing w:before="0" w:beforeAutospacing="0" w:after="0" w:afterAutospacing="0" w:line="256" w:lineRule="auto"/>
                                <w:rPr>
                                  <w:rFonts w:eastAsia="Calibri" w:cs="Iskoola Pota"/>
                                  <w:sz w:val="20"/>
                                  <w:szCs w:val="20"/>
                                </w:rPr>
                              </w:pPr>
                              <w:r>
                                <w:rPr>
                                  <w:rFonts w:eastAsia="Calibri" w:cs="Iskoola Pota"/>
                                  <w:sz w:val="20"/>
                                  <w:szCs w:val="20"/>
                                </w:rPr>
                                <w:tab/>
                              </w:r>
                              <w:r>
                                <w:rPr>
                                  <w:rFonts w:eastAsia="Calibri" w:cs="Iskoola Pota"/>
                                  <w:b/>
                                  <w:bCs/>
                                  <w:sz w:val="20"/>
                                  <w:szCs w:val="20"/>
                                </w:rPr>
                                <w:t>MPI_Recv</w:t>
                              </w:r>
                              <w:r>
                                <w:rPr>
                                  <w:rFonts w:eastAsia="Calibri" w:cs="Iskoola Pota"/>
                                  <w:sz w:val="20"/>
                                  <w:szCs w:val="20"/>
                                </w:rPr>
                                <w:t xml:space="preserve"> (</w:t>
                              </w:r>
                              <m:oMath>
                                <m:r>
                                  <w:rPr>
                                    <w:rFonts w:ascii="Cambria Math" w:eastAsia="Calibri" w:hAnsi="Cambria Math"/>
                                    <w:sz w:val="20"/>
                                    <w:szCs w:val="20"/>
                                  </w:rPr>
                                  <m:t>r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0</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0B60D51" w14:textId="77777777" w:rsidR="002A03F2" w:rsidRDefault="002A03F2" w:rsidP="008346B1">
                              <w:pPr>
                                <w:pStyle w:val="NormalWeb"/>
                                <w:tabs>
                                  <w:tab w:val="left" w:pos="1080"/>
                                </w:tabs>
                                <w:spacing w:before="0" w:beforeAutospacing="0" w:after="0" w:afterAutospacing="0" w:line="256" w:lineRule="auto"/>
                                <w:ind w:left="1080"/>
                              </w:pPr>
                              <w:r>
                                <w:rPr>
                                  <w:rFonts w:eastAsia="Calibri" w:cs="Iskoola Pota"/>
                                  <w:b/>
                                  <w:bCs/>
                                  <w:sz w:val="20"/>
                                  <w:szCs w:val="20"/>
                                </w:rPr>
                                <w:t>MPI_Send</w:t>
                              </w:r>
                              <w:r>
                                <w:rPr>
                                  <w:rFonts w:eastAsia="Calibri" w:cs="Iskoola Pota"/>
                                  <w:sz w:val="20"/>
                                  <w:szCs w:val="20"/>
                                </w:rPr>
                                <w:t xml:space="preserve"> sr</w:t>
                              </w:r>
                              <m:oMath>
                                <m:r>
                                  <w:rPr>
                                    <w:rFonts w:ascii="Cambria Math" w:eastAsia="Calibri" w:hAnsi="Cambria Math"/>
                                    <w:sz w:val="20"/>
                                    <w:szCs w:val="20"/>
                                  </w:rPr>
                                  <m:t>buff</m:t>
                                </m:r>
                              </m:oMath>
                              <w:proofErr w:type="gramStart"/>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0</w:t>
                              </w:r>
                              <w:proofErr w:type="gramEnd"/>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53299EE3" w14:textId="77777777" w:rsidR="002A03F2" w:rsidRDefault="002A03F2"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7EC148B9"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latency=duration/2*numItr</m:t>
                                </m:r>
                              </m:oMath>
                            </w:p>
                            <w:p w14:paraId="580FCE60" w14:textId="77777777" w:rsidR="002A03F2" w:rsidRDefault="002A03F2" w:rsidP="008346B1">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latency</m:t>
                                </m:r>
                              </m:oMath>
                              <w:r>
                                <w:rPr>
                                  <w:rFonts w:eastAsia="Calibri" w:cs="Iskoola Pota"/>
                                  <w:sz w:val="20"/>
                                  <w:szCs w:val="20"/>
                                </w:rPr>
                                <w:t>)</w:t>
                              </w:r>
                            </w:p>
                            <w:p w14:paraId="716D2BBD" w14:textId="77777777" w:rsidR="002A03F2" w:rsidRDefault="002A03F2" w:rsidP="008346B1">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0 ?1 : i*2</m:t>
                                </m:r>
                              </m:oMath>
                            </w:p>
                            <w:p w14:paraId="0433DCF6"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v:textbox>
                      </v:shape>
                      <w10:anchorlock/>
                    </v:group>
                  </w:pict>
                </mc:Fallback>
              </mc:AlternateContent>
            </w:r>
          </w:p>
        </w:tc>
      </w:tr>
      <w:tr w:rsidR="008346B1" w14:paraId="1DE1F72D" w14:textId="77777777" w:rsidTr="008346B1">
        <w:trPr>
          <w:trHeight w:val="215"/>
        </w:trPr>
        <w:tc>
          <w:tcPr>
            <w:tcW w:w="5040" w:type="dxa"/>
            <w:tcBorders>
              <w:top w:val="single" w:sz="4" w:space="0" w:color="auto"/>
            </w:tcBorders>
            <w:vAlign w:val="center"/>
          </w:tcPr>
          <w:p w14:paraId="5757E9DA" w14:textId="77777777" w:rsidR="008346B1" w:rsidRDefault="008346B1" w:rsidP="008346B1">
            <w:pPr>
              <w:pStyle w:val="Caption"/>
              <w:spacing w:before="120"/>
              <w:jc w:val="center"/>
              <w:rPr>
                <w:i w:val="0"/>
                <w:iCs w:val="0"/>
                <w:color w:val="auto"/>
              </w:rPr>
            </w:pPr>
            <w:bookmarkStart w:id="5" w:name="_Ref380955936"/>
            <w:r w:rsidRPr="00C26A6D">
              <w:rPr>
                <w:i w:val="0"/>
                <w:iCs w:val="0"/>
                <w:color w:val="auto"/>
              </w:rPr>
              <w:t xml:space="preserve">Fig. </w:t>
            </w:r>
            <w:r w:rsidRPr="00C26A6D">
              <w:rPr>
                <w:i w:val="0"/>
                <w:iCs w:val="0"/>
                <w:color w:val="auto"/>
              </w:rPr>
              <w:fldChar w:fldCharType="begin"/>
            </w:r>
            <w:r w:rsidRPr="00C26A6D">
              <w:rPr>
                <w:i w:val="0"/>
                <w:iCs w:val="0"/>
                <w:color w:val="auto"/>
              </w:rPr>
              <w:instrText xml:space="preserve"> SEQ Fig. \* ARABIC </w:instrText>
            </w:r>
            <w:r w:rsidRPr="00C26A6D">
              <w:rPr>
                <w:i w:val="0"/>
                <w:iCs w:val="0"/>
                <w:color w:val="auto"/>
              </w:rPr>
              <w:fldChar w:fldCharType="separate"/>
            </w:r>
            <w:r w:rsidR="00CA2257">
              <w:rPr>
                <w:i w:val="0"/>
                <w:iCs w:val="0"/>
                <w:noProof/>
                <w:color w:val="auto"/>
              </w:rPr>
              <w:t>3</w:t>
            </w:r>
            <w:r w:rsidRPr="00C26A6D">
              <w:rPr>
                <w:i w:val="0"/>
                <w:iCs w:val="0"/>
                <w:color w:val="auto"/>
              </w:rPr>
              <w:fldChar w:fldCharType="end"/>
            </w:r>
            <w:bookmarkEnd w:id="5"/>
            <w:r w:rsidRPr="00C26A6D">
              <w:rPr>
                <w:i w:val="0"/>
                <w:iCs w:val="0"/>
                <w:color w:val="auto"/>
              </w:rPr>
              <w:t xml:space="preserve">  Pseudo code for send and receive benchmark</w:t>
            </w:r>
          </w:p>
          <w:p w14:paraId="1D213459" w14:textId="77777777" w:rsidR="00CC11A0" w:rsidRPr="00CC11A0" w:rsidRDefault="00CC11A0" w:rsidP="00CC11A0"/>
        </w:tc>
      </w:tr>
    </w:tbl>
    <w:p w14:paraId="03324084" w14:textId="4B944BFA" w:rsidR="005539D5" w:rsidRDefault="005539D5" w:rsidP="00D64574">
      <w:pPr>
        <w:ind w:firstLine="202"/>
        <w:jc w:val="both"/>
      </w:pPr>
      <w:r>
        <w:lastRenderedPageBreak/>
        <w:t>Note message sizes were from 0B to 1MB for this test, where 0B time corresponds to average latency.</w:t>
      </w:r>
    </w:p>
    <w:p w14:paraId="0FD96ADA" w14:textId="3D202D84" w:rsidR="0031238B" w:rsidRDefault="00D64574" w:rsidP="00D64574">
      <w:pPr>
        <w:ind w:firstLine="202"/>
        <w:jc w:val="both"/>
      </w:pPr>
      <w:r>
        <w:t xml:space="preserve">We performed tests in </w:t>
      </w:r>
      <w:r>
        <w:fldChar w:fldCharType="begin"/>
      </w:r>
      <w:r>
        <w:instrText xml:space="preserve"> REF _Ref380498301 \h </w:instrText>
      </w:r>
      <w:r>
        <w:fldChar w:fldCharType="separate"/>
      </w:r>
      <w:r w:rsidR="00CA2257" w:rsidRPr="00A557F1">
        <w:rPr>
          <w:i/>
          <w:iCs/>
        </w:rPr>
        <w:t xml:space="preserve">Fig. </w:t>
      </w:r>
      <w:r w:rsidR="00CA2257">
        <w:rPr>
          <w:i/>
          <w:iCs/>
          <w:noProof/>
        </w:rPr>
        <w:t>2</w:t>
      </w:r>
      <w:r>
        <w:fldChar w:fldCharType="end"/>
      </w:r>
      <w:r>
        <w:t xml:space="preserve"> and </w:t>
      </w:r>
      <w:r w:rsidRPr="00875D24">
        <w:fldChar w:fldCharType="begin"/>
      </w:r>
      <w:r w:rsidRPr="00875D24">
        <w:instrText xml:space="preserve"> REF _Ref380956726 \h  \* MERGEFORMAT </w:instrText>
      </w:r>
      <w:r w:rsidRPr="00875D24">
        <w:fldChar w:fldCharType="separate"/>
      </w:r>
      <w:r w:rsidR="00CA2257" w:rsidRPr="00CA2257">
        <w:t xml:space="preserve">Fig. </w:t>
      </w:r>
      <w:r w:rsidR="00CA2257" w:rsidRPr="00CA2257">
        <w:rPr>
          <w:noProof/>
        </w:rPr>
        <w:t>4</w:t>
      </w:r>
      <w:r w:rsidRPr="00875D24">
        <w:fldChar w:fldCharType="end"/>
      </w:r>
      <w:r>
        <w:t xml:space="preserve"> on Tempest and FutreGrid-India as these were the two clusters with Infiniband interconnect. However, after deciding OMPI-trunk as the best performer, we conducted these two benchmarks on Madrid as well to compare performance against usual Ethernet connection.</w:t>
      </w:r>
      <w:r w:rsidR="003A19CB">
        <w:t xml:space="preserve"> </w:t>
      </w:r>
      <w:r w:rsidR="003A19CB" w:rsidRPr="003A19CB">
        <w:fldChar w:fldCharType="begin"/>
      </w:r>
      <w:r w:rsidR="003A19CB" w:rsidRPr="003A19CB">
        <w:instrText xml:space="preserve"> REF _Ref381275085 \h  \* MERGEFORMAT </w:instrText>
      </w:r>
      <w:r w:rsidR="003A19CB" w:rsidRPr="003A19CB">
        <w:fldChar w:fldCharType="separate"/>
      </w:r>
      <w:r w:rsidR="00CA2257" w:rsidRPr="00CA2257">
        <w:t xml:space="preserve">Fig. </w:t>
      </w:r>
      <w:r w:rsidR="00CA2257" w:rsidRPr="00CA2257">
        <w:rPr>
          <w:noProof/>
        </w:rPr>
        <w:t>5</w:t>
      </w:r>
      <w:r w:rsidR="003A19CB" w:rsidRPr="003A19CB">
        <w:fldChar w:fldCharType="end"/>
      </w:r>
      <w:r w:rsidR="003A19CB">
        <w:t xml:space="preserve"> and </w:t>
      </w:r>
      <w:r w:rsidR="003A19CB" w:rsidRPr="003A19CB">
        <w:fldChar w:fldCharType="begin"/>
      </w:r>
      <w:r w:rsidR="003A19CB" w:rsidRPr="003A19CB">
        <w:instrText xml:space="preserve"> REF _Ref381275086 \h  \* MERGEFORMAT </w:instrText>
      </w:r>
      <w:r w:rsidR="003A19CB" w:rsidRPr="003A19CB">
        <w:fldChar w:fldCharType="separate"/>
      </w:r>
      <w:r w:rsidR="00CA2257" w:rsidRPr="00CA2257">
        <w:t xml:space="preserve">Fig. </w:t>
      </w:r>
      <w:r w:rsidR="00CA2257" w:rsidRPr="00CA2257">
        <w:rPr>
          <w:noProof/>
        </w:rPr>
        <w:t>6</w:t>
      </w:r>
      <w:r w:rsidR="003A19CB" w:rsidRPr="003A19CB">
        <w:fldChar w:fldCharType="end"/>
      </w:r>
      <w:r w:rsidR="003A19CB">
        <w:t xml:space="preserve"> show the clear advantage of using Infiniband with performance well above 10 times for smaller messages and around 5-8 times for larger messages compared to Ethernet. </w:t>
      </w:r>
    </w:p>
    <w:p w14:paraId="5A15A91C" w14:textId="3B3277D1" w:rsidR="005648C3" w:rsidRDefault="005648C3" w:rsidP="005648C3">
      <w:pPr>
        <w:pStyle w:val="Heading2"/>
      </w:pPr>
      <w:r>
        <w:t>Application Performance</w:t>
      </w:r>
      <w:r w:rsidR="00107E0B">
        <w:t xml:space="preserve"> with MPI</w:t>
      </w:r>
    </w:p>
    <w:p w14:paraId="05ABF5F0" w14:textId="0C05700A" w:rsidR="003A19CB" w:rsidRDefault="005648C3" w:rsidP="005648C3">
      <w:pPr>
        <w:ind w:firstLine="202"/>
        <w:jc w:val="both"/>
      </w:pPr>
      <w:r>
        <w:t xml:space="preserve">We decided to apply DAVS to the same “peak-matching” problem </w:t>
      </w:r>
      <w:r>
        <w:fldChar w:fldCharType="begin"/>
      </w:r>
      <w:r>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fldChar w:fldCharType="separate"/>
      </w:r>
      <w:r>
        <w:rPr>
          <w:noProof/>
        </w:rPr>
        <w:t>[</w:t>
      </w:r>
      <w:hyperlink w:anchor="_ENREF_10" w:tooltip="Fox, 2013 #2916" w:history="1">
        <w:r>
          <w:rPr>
            <w:noProof/>
          </w:rPr>
          <w:t>10</w:t>
        </w:r>
      </w:hyperlink>
      <w:r>
        <w:rPr>
          <w:noProof/>
        </w:rPr>
        <w:t>]</w:t>
      </w:r>
      <w:r>
        <w:fldChar w:fldCharType="end"/>
      </w:r>
      <w:r>
        <w:t xml:space="preserve"> that its C# variant used to solve, so we could verify accuracy and compare performance. We performed clustering of the LC-MS data </w:t>
      </w:r>
      <w:r>
        <w:fldChar w:fldCharType="begin"/>
      </w:r>
      <w:r>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fldChar w:fldCharType="separate"/>
      </w:r>
      <w:r>
        <w:rPr>
          <w:noProof/>
        </w:rPr>
        <w:t>[</w:t>
      </w:r>
      <w:hyperlink w:anchor="_ENREF_10" w:tooltip="Fox, 2013 #2916" w:history="1">
        <w:r>
          <w:rPr>
            <w:noProof/>
          </w:rPr>
          <w:t>10</w:t>
        </w:r>
      </w:hyperlink>
      <w:r>
        <w:rPr>
          <w:noProof/>
        </w:rPr>
        <w:t>]</w:t>
      </w:r>
      <w:r>
        <w:fldChar w:fldCharType="end"/>
      </w:r>
      <w:r>
        <w:t xml:space="preserve"> in two modes – Charge2 and Charge5 – where the former processed 241605 points and found on average 24.5k clusters. Charge5 mode handled 16747 points producing an average of 28k clusters.</w:t>
      </w:r>
    </w:p>
    <w:p w14:paraId="22A4D090" w14:textId="27E1F90F" w:rsidR="003863D1" w:rsidRDefault="003863D1" w:rsidP="005648C3">
      <w:pPr>
        <w:ind w:firstLine="202"/>
        <w:jc w:val="both"/>
      </w:pPr>
      <w:r>
        <w:t xml:space="preserve">These modes exercises different execution flows in DAVS where Charge2 is more intense in both computation and communication than Charge5. DAVS supports threading too which, we have studied separately in section </w:t>
      </w:r>
      <w:r>
        <w:fldChar w:fldCharType="begin"/>
      </w:r>
      <w:r>
        <w:instrText xml:space="preserve"> REF _Ref381314993 \r \h </w:instrText>
      </w:r>
      <w:r>
        <w:fldChar w:fldCharType="separate"/>
      </w:r>
      <w:r w:rsidR="00CA2257">
        <w:t>E</w:t>
      </w:r>
      <w:r>
        <w:fldChar w:fldCharType="end"/>
      </w:r>
      <w:r>
        <w:t>. Also note tests based on OMPI Java versions were done on FutureGrid-India and MPI.NET C# on Tempest in following figures.</w:t>
      </w:r>
    </w:p>
    <w:p w14:paraId="00DC5CE8" w14:textId="77777777" w:rsidR="004C2DF8" w:rsidRDefault="001564FD" w:rsidP="004C2DF8">
      <w:pPr>
        <w:keepNext/>
        <w:jc w:val="both"/>
      </w:pPr>
      <w:r>
        <w:rPr>
          <w:noProof/>
          <w:lang w:bidi="si-LK"/>
        </w:rPr>
        <w:drawing>
          <wp:inline distT="0" distB="0" distL="0" distR="0" wp14:anchorId="0AD49EC6" wp14:editId="42E60D8B">
            <wp:extent cx="3200400" cy="2148840"/>
            <wp:effectExtent l="0" t="0" r="0" b="38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69D1F6" w14:textId="4D58E85A" w:rsidR="00875D24" w:rsidRPr="00D64574" w:rsidRDefault="004C2DF8" w:rsidP="002B0645">
      <w:pPr>
        <w:pStyle w:val="Caption"/>
        <w:spacing w:before="120"/>
        <w:jc w:val="center"/>
        <w:rPr>
          <w:i w:val="0"/>
          <w:iCs w:val="0"/>
          <w:color w:val="auto"/>
        </w:rPr>
      </w:pPr>
      <w:bookmarkStart w:id="6" w:name="_Ref380956726"/>
      <w:r w:rsidRPr="004C2DF8">
        <w:rPr>
          <w:i w:val="0"/>
          <w:iCs w:val="0"/>
          <w:color w:val="auto"/>
        </w:rPr>
        <w:t xml:space="preserve">Fig. </w:t>
      </w:r>
      <w:r w:rsidRPr="004C2DF8">
        <w:rPr>
          <w:i w:val="0"/>
          <w:iCs w:val="0"/>
          <w:color w:val="auto"/>
        </w:rPr>
        <w:fldChar w:fldCharType="begin"/>
      </w:r>
      <w:r w:rsidRPr="004C2DF8">
        <w:rPr>
          <w:i w:val="0"/>
          <w:iCs w:val="0"/>
          <w:color w:val="auto"/>
        </w:rPr>
        <w:instrText xml:space="preserve"> SEQ Fig. \* ARABIC </w:instrText>
      </w:r>
      <w:r w:rsidRPr="004C2DF8">
        <w:rPr>
          <w:i w:val="0"/>
          <w:iCs w:val="0"/>
          <w:color w:val="auto"/>
        </w:rPr>
        <w:fldChar w:fldCharType="separate"/>
      </w:r>
      <w:r w:rsidR="00CA2257">
        <w:rPr>
          <w:i w:val="0"/>
          <w:iCs w:val="0"/>
          <w:noProof/>
          <w:color w:val="auto"/>
        </w:rPr>
        <w:t>4</w:t>
      </w:r>
      <w:r w:rsidRPr="004C2DF8">
        <w:rPr>
          <w:i w:val="0"/>
          <w:iCs w:val="0"/>
          <w:color w:val="auto"/>
        </w:rPr>
        <w:fldChar w:fldCharType="end"/>
      </w:r>
      <w:bookmarkEnd w:id="6"/>
      <w:r w:rsidRPr="004C2DF8">
        <w:rPr>
          <w:i w:val="0"/>
          <w:iCs w:val="0"/>
          <w:color w:val="auto"/>
        </w:rPr>
        <w:t xml:space="preserve">  Performance of MPI send and receive operations</w:t>
      </w:r>
    </w:p>
    <w:p w14:paraId="5F1BE224" w14:textId="77777777" w:rsidR="005539D5" w:rsidRDefault="00C16ECA" w:rsidP="005539D5">
      <w:pPr>
        <w:keepNext/>
        <w:jc w:val="both"/>
      </w:pPr>
      <w:r>
        <w:rPr>
          <w:noProof/>
          <w:lang w:bidi="si-LK"/>
        </w:rPr>
        <w:drawing>
          <wp:inline distT="0" distB="0" distL="0" distR="0" wp14:anchorId="37539249" wp14:editId="30444389">
            <wp:extent cx="3171825" cy="2148840"/>
            <wp:effectExtent l="0" t="0" r="0" b="381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5902B5" w14:textId="1D77AA49" w:rsidR="00C16ECA" w:rsidRDefault="005539D5" w:rsidP="002B0645">
      <w:pPr>
        <w:pStyle w:val="Caption"/>
        <w:jc w:val="center"/>
        <w:rPr>
          <w:i w:val="0"/>
          <w:iCs w:val="0"/>
          <w:color w:val="auto"/>
        </w:rPr>
      </w:pPr>
      <w:bookmarkStart w:id="7" w:name="_Ref381275085"/>
      <w:r w:rsidRPr="005539D5">
        <w:rPr>
          <w:i w:val="0"/>
          <w:iCs w:val="0"/>
          <w:color w:val="auto"/>
        </w:rPr>
        <w:t xml:space="preserve">Fig. </w:t>
      </w:r>
      <w:r w:rsidRPr="005539D5">
        <w:rPr>
          <w:i w:val="0"/>
          <w:iCs w:val="0"/>
          <w:color w:val="auto"/>
        </w:rPr>
        <w:fldChar w:fldCharType="begin"/>
      </w:r>
      <w:r w:rsidRPr="005539D5">
        <w:rPr>
          <w:i w:val="0"/>
          <w:iCs w:val="0"/>
          <w:color w:val="auto"/>
        </w:rPr>
        <w:instrText xml:space="preserve"> SEQ Fig. \* ARABIC </w:instrText>
      </w:r>
      <w:r w:rsidRPr="005539D5">
        <w:rPr>
          <w:i w:val="0"/>
          <w:iCs w:val="0"/>
          <w:color w:val="auto"/>
        </w:rPr>
        <w:fldChar w:fldCharType="separate"/>
      </w:r>
      <w:r w:rsidR="00CA2257">
        <w:rPr>
          <w:i w:val="0"/>
          <w:iCs w:val="0"/>
          <w:noProof/>
          <w:color w:val="auto"/>
        </w:rPr>
        <w:t>5</w:t>
      </w:r>
      <w:r w:rsidRPr="005539D5">
        <w:rPr>
          <w:i w:val="0"/>
          <w:iCs w:val="0"/>
          <w:color w:val="auto"/>
        </w:rPr>
        <w:fldChar w:fldCharType="end"/>
      </w:r>
      <w:bookmarkEnd w:id="7"/>
      <w:r w:rsidRPr="005539D5">
        <w:rPr>
          <w:i w:val="0"/>
          <w:iCs w:val="0"/>
          <w:color w:val="auto"/>
        </w:rPr>
        <w:t xml:space="preserve">  Performance of MPI allreduce on Infiniband and Ethernet</w:t>
      </w:r>
    </w:p>
    <w:p w14:paraId="1D1A020A" w14:textId="77777777" w:rsidR="005355AB" w:rsidRDefault="005355AB" w:rsidP="005355AB">
      <w:pPr>
        <w:keepNext/>
      </w:pPr>
      <w:r>
        <w:rPr>
          <w:noProof/>
          <w:lang w:bidi="si-LK"/>
        </w:rPr>
        <w:lastRenderedPageBreak/>
        <w:drawing>
          <wp:inline distT="0" distB="0" distL="0" distR="0" wp14:anchorId="000B8971" wp14:editId="4282D4CB">
            <wp:extent cx="3200400" cy="2148840"/>
            <wp:effectExtent l="0" t="0" r="0" b="381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3F2593D" w14:textId="273E6018" w:rsidR="005539D5" w:rsidRPr="005355AB" w:rsidRDefault="005355AB" w:rsidP="007B29C8">
      <w:pPr>
        <w:pStyle w:val="Caption"/>
        <w:spacing w:before="120"/>
        <w:jc w:val="center"/>
        <w:rPr>
          <w:i w:val="0"/>
          <w:iCs w:val="0"/>
          <w:color w:val="auto"/>
        </w:rPr>
      </w:pPr>
      <w:bookmarkStart w:id="8" w:name="_Ref381275086"/>
      <w:r w:rsidRPr="005355AB">
        <w:rPr>
          <w:i w:val="0"/>
          <w:iCs w:val="0"/>
          <w:color w:val="auto"/>
        </w:rPr>
        <w:t xml:space="preserve">Fig. </w:t>
      </w:r>
      <w:r w:rsidRPr="005355AB">
        <w:rPr>
          <w:i w:val="0"/>
          <w:iCs w:val="0"/>
          <w:color w:val="auto"/>
        </w:rPr>
        <w:fldChar w:fldCharType="begin"/>
      </w:r>
      <w:r w:rsidRPr="005355AB">
        <w:rPr>
          <w:i w:val="0"/>
          <w:iCs w:val="0"/>
          <w:color w:val="auto"/>
        </w:rPr>
        <w:instrText xml:space="preserve"> SEQ Fig. \* ARABIC </w:instrText>
      </w:r>
      <w:r w:rsidRPr="005355AB">
        <w:rPr>
          <w:i w:val="0"/>
          <w:iCs w:val="0"/>
          <w:color w:val="auto"/>
        </w:rPr>
        <w:fldChar w:fldCharType="separate"/>
      </w:r>
      <w:r w:rsidR="00CA2257">
        <w:rPr>
          <w:i w:val="0"/>
          <w:iCs w:val="0"/>
          <w:noProof/>
          <w:color w:val="auto"/>
        </w:rPr>
        <w:t>6</w:t>
      </w:r>
      <w:r w:rsidRPr="005355AB">
        <w:rPr>
          <w:i w:val="0"/>
          <w:iCs w:val="0"/>
          <w:color w:val="auto"/>
        </w:rPr>
        <w:fldChar w:fldCharType="end"/>
      </w:r>
      <w:bookmarkEnd w:id="8"/>
      <w:r w:rsidRPr="005355AB">
        <w:rPr>
          <w:i w:val="0"/>
          <w:iCs w:val="0"/>
          <w:color w:val="auto"/>
        </w:rPr>
        <w:t xml:space="preserve">  Performance of MPI send and receive on Infiniband and Ethernet</w:t>
      </w:r>
    </w:p>
    <w:p w14:paraId="64C2382A" w14:textId="20111587" w:rsidR="00776401" w:rsidRDefault="00776401" w:rsidP="003863D1">
      <w:pPr>
        <w:jc w:val="both"/>
      </w:pPr>
      <w:r>
        <w:rPr>
          <w:noProof/>
          <w:lang w:bidi="si-LK"/>
        </w:rPr>
        <w:drawing>
          <wp:inline distT="0" distB="0" distL="0" distR="0" wp14:anchorId="50C1572E" wp14:editId="3DB16335">
            <wp:extent cx="3200400" cy="181483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36909F" w14:textId="09FA35B0" w:rsidR="00277357" w:rsidRDefault="00776401" w:rsidP="00776401">
      <w:pPr>
        <w:pStyle w:val="Caption"/>
        <w:jc w:val="center"/>
        <w:rPr>
          <w:i w:val="0"/>
          <w:iCs w:val="0"/>
          <w:color w:val="auto"/>
        </w:rPr>
      </w:pPr>
      <w:bookmarkStart w:id="9" w:name="_Ref381046648"/>
      <w:r w:rsidRPr="00776401">
        <w:rPr>
          <w:i w:val="0"/>
          <w:iCs w:val="0"/>
          <w:color w:val="auto"/>
        </w:rPr>
        <w:t xml:space="preserve">Fig. </w:t>
      </w:r>
      <w:r w:rsidRPr="00776401">
        <w:rPr>
          <w:i w:val="0"/>
          <w:iCs w:val="0"/>
          <w:color w:val="auto"/>
        </w:rPr>
        <w:fldChar w:fldCharType="begin"/>
      </w:r>
      <w:r w:rsidRPr="00776401">
        <w:rPr>
          <w:i w:val="0"/>
          <w:iCs w:val="0"/>
          <w:color w:val="auto"/>
        </w:rPr>
        <w:instrText xml:space="preserve"> SEQ Fig. \* ARABIC </w:instrText>
      </w:r>
      <w:r w:rsidRPr="00776401">
        <w:rPr>
          <w:i w:val="0"/>
          <w:iCs w:val="0"/>
          <w:color w:val="auto"/>
        </w:rPr>
        <w:fldChar w:fldCharType="separate"/>
      </w:r>
      <w:r w:rsidR="00CA2257">
        <w:rPr>
          <w:i w:val="0"/>
          <w:iCs w:val="0"/>
          <w:noProof/>
          <w:color w:val="auto"/>
        </w:rPr>
        <w:t>7</w:t>
      </w:r>
      <w:r w:rsidRPr="00776401">
        <w:rPr>
          <w:i w:val="0"/>
          <w:iCs w:val="0"/>
          <w:color w:val="auto"/>
        </w:rPr>
        <w:fldChar w:fldCharType="end"/>
      </w:r>
      <w:bookmarkEnd w:id="9"/>
      <w:r w:rsidRPr="00776401">
        <w:rPr>
          <w:i w:val="0"/>
          <w:iCs w:val="0"/>
          <w:color w:val="auto"/>
        </w:rPr>
        <w:t xml:space="preserve">  DAVS Charge5 performance</w:t>
      </w:r>
    </w:p>
    <w:p w14:paraId="16A348C5" w14:textId="77777777" w:rsidR="00753401" w:rsidRDefault="00753401" w:rsidP="00753401">
      <w:pPr>
        <w:keepNext/>
      </w:pPr>
      <w:r>
        <w:rPr>
          <w:noProof/>
          <w:lang w:bidi="si-LK"/>
        </w:rPr>
        <w:drawing>
          <wp:inline distT="0" distB="0" distL="0" distR="0" wp14:anchorId="5D8651DD" wp14:editId="6338BB6F">
            <wp:extent cx="3200400" cy="164592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24D702" w14:textId="298CE32F" w:rsidR="00776401" w:rsidRDefault="00753401" w:rsidP="00753401">
      <w:pPr>
        <w:pStyle w:val="Caption"/>
        <w:jc w:val="center"/>
        <w:rPr>
          <w:i w:val="0"/>
          <w:iCs w:val="0"/>
          <w:color w:val="auto"/>
        </w:rPr>
      </w:pPr>
      <w:bookmarkStart w:id="10" w:name="_Ref381046652"/>
      <w:r w:rsidRPr="00AF7DA9">
        <w:rPr>
          <w:i w:val="0"/>
          <w:iCs w:val="0"/>
          <w:color w:val="auto"/>
        </w:rPr>
        <w:t xml:space="preserve">Fig. </w:t>
      </w:r>
      <w:r w:rsidRPr="00AF7DA9">
        <w:rPr>
          <w:i w:val="0"/>
          <w:iCs w:val="0"/>
          <w:color w:val="auto"/>
        </w:rPr>
        <w:fldChar w:fldCharType="begin"/>
      </w:r>
      <w:r w:rsidRPr="00AF7DA9">
        <w:rPr>
          <w:i w:val="0"/>
          <w:iCs w:val="0"/>
          <w:color w:val="auto"/>
        </w:rPr>
        <w:instrText xml:space="preserve"> SEQ Fig. \* ARABIC </w:instrText>
      </w:r>
      <w:r w:rsidRPr="00AF7DA9">
        <w:rPr>
          <w:i w:val="0"/>
          <w:iCs w:val="0"/>
          <w:color w:val="auto"/>
        </w:rPr>
        <w:fldChar w:fldCharType="separate"/>
      </w:r>
      <w:r w:rsidR="00CA2257">
        <w:rPr>
          <w:i w:val="0"/>
          <w:iCs w:val="0"/>
          <w:noProof/>
          <w:color w:val="auto"/>
        </w:rPr>
        <w:t>8</w:t>
      </w:r>
      <w:r w:rsidRPr="00AF7DA9">
        <w:rPr>
          <w:i w:val="0"/>
          <w:iCs w:val="0"/>
          <w:color w:val="auto"/>
        </w:rPr>
        <w:fldChar w:fldCharType="end"/>
      </w:r>
      <w:bookmarkEnd w:id="10"/>
      <w:r w:rsidRPr="00AF7DA9">
        <w:rPr>
          <w:i w:val="0"/>
          <w:iCs w:val="0"/>
          <w:color w:val="auto"/>
        </w:rPr>
        <w:t xml:space="preserve">  DAVS Charge5 speedup</w:t>
      </w:r>
    </w:p>
    <w:p w14:paraId="3D8DADB8" w14:textId="7E32D2F7" w:rsidR="00034710" w:rsidRDefault="00114B14" w:rsidP="00034710">
      <w:pPr>
        <w:keepNext/>
      </w:pPr>
      <w:r>
        <w:rPr>
          <w:noProof/>
          <w:lang w:bidi="si-LK"/>
        </w:rPr>
        <w:drawing>
          <wp:inline distT="0" distB="0" distL="0" distR="0" wp14:anchorId="7ED44889" wp14:editId="22FF836D">
            <wp:extent cx="3200400" cy="18192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1E9FAF6" w14:textId="7E100136" w:rsidR="00034710" w:rsidRPr="00034710" w:rsidRDefault="00034710" w:rsidP="00034710">
      <w:pPr>
        <w:pStyle w:val="Caption"/>
        <w:jc w:val="center"/>
        <w:rPr>
          <w:i w:val="0"/>
          <w:iCs w:val="0"/>
          <w:color w:val="auto"/>
        </w:rPr>
      </w:pPr>
      <w:bookmarkStart w:id="11" w:name="_Ref381047106"/>
      <w:r w:rsidRPr="00034710">
        <w:rPr>
          <w:i w:val="0"/>
          <w:iCs w:val="0"/>
          <w:color w:val="auto"/>
        </w:rPr>
        <w:t xml:space="preserve">Fig. </w:t>
      </w:r>
      <w:r w:rsidRPr="00034710">
        <w:rPr>
          <w:i w:val="0"/>
          <w:iCs w:val="0"/>
          <w:color w:val="auto"/>
        </w:rPr>
        <w:fldChar w:fldCharType="begin"/>
      </w:r>
      <w:r w:rsidRPr="00034710">
        <w:rPr>
          <w:i w:val="0"/>
          <w:iCs w:val="0"/>
          <w:color w:val="auto"/>
        </w:rPr>
        <w:instrText xml:space="preserve"> SEQ Fig. \* ARABIC </w:instrText>
      </w:r>
      <w:r w:rsidRPr="00034710">
        <w:rPr>
          <w:i w:val="0"/>
          <w:iCs w:val="0"/>
          <w:color w:val="auto"/>
        </w:rPr>
        <w:fldChar w:fldCharType="separate"/>
      </w:r>
      <w:r w:rsidR="00CA2257">
        <w:rPr>
          <w:i w:val="0"/>
          <w:iCs w:val="0"/>
          <w:noProof/>
          <w:color w:val="auto"/>
        </w:rPr>
        <w:t>9</w:t>
      </w:r>
      <w:r w:rsidRPr="00034710">
        <w:rPr>
          <w:i w:val="0"/>
          <w:iCs w:val="0"/>
          <w:color w:val="auto"/>
        </w:rPr>
        <w:fldChar w:fldCharType="end"/>
      </w:r>
      <w:bookmarkEnd w:id="11"/>
      <w:r w:rsidRPr="00034710">
        <w:rPr>
          <w:i w:val="0"/>
          <w:iCs w:val="0"/>
          <w:color w:val="auto"/>
        </w:rPr>
        <w:t xml:space="preserve">  DAVS Charge2 performance</w:t>
      </w:r>
    </w:p>
    <w:p w14:paraId="4FD485B6" w14:textId="41A405AB" w:rsidR="00C21439" w:rsidRDefault="00CA3BF0" w:rsidP="00C21439">
      <w:pPr>
        <w:keepNext/>
      </w:pPr>
      <w:r>
        <w:rPr>
          <w:noProof/>
          <w:lang w:bidi="si-LK"/>
        </w:rPr>
        <w:lastRenderedPageBreak/>
        <w:drawing>
          <wp:inline distT="0" distB="0" distL="0" distR="0" wp14:anchorId="4C7A4677" wp14:editId="29347D99">
            <wp:extent cx="3200400" cy="164592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CE234E" w14:textId="25620262" w:rsidR="00EE46F0" w:rsidRDefault="00C21439" w:rsidP="00C21439">
      <w:pPr>
        <w:pStyle w:val="Caption"/>
        <w:jc w:val="center"/>
        <w:rPr>
          <w:i w:val="0"/>
          <w:iCs w:val="0"/>
          <w:color w:val="auto"/>
        </w:rPr>
      </w:pPr>
      <w:bookmarkStart w:id="12" w:name="_Ref381047109"/>
      <w:r w:rsidRPr="00C21439">
        <w:rPr>
          <w:i w:val="0"/>
          <w:iCs w:val="0"/>
          <w:color w:val="auto"/>
        </w:rPr>
        <w:t xml:space="preserve">Fig. </w:t>
      </w:r>
      <w:r w:rsidRPr="00C21439">
        <w:rPr>
          <w:i w:val="0"/>
          <w:iCs w:val="0"/>
          <w:color w:val="auto"/>
        </w:rPr>
        <w:fldChar w:fldCharType="begin"/>
      </w:r>
      <w:r w:rsidRPr="00C21439">
        <w:rPr>
          <w:i w:val="0"/>
          <w:iCs w:val="0"/>
          <w:color w:val="auto"/>
        </w:rPr>
        <w:instrText xml:space="preserve"> SEQ Fig. \* ARABIC </w:instrText>
      </w:r>
      <w:r w:rsidRPr="00C21439">
        <w:rPr>
          <w:i w:val="0"/>
          <w:iCs w:val="0"/>
          <w:color w:val="auto"/>
        </w:rPr>
        <w:fldChar w:fldCharType="separate"/>
      </w:r>
      <w:r w:rsidR="00CA2257">
        <w:rPr>
          <w:i w:val="0"/>
          <w:iCs w:val="0"/>
          <w:noProof/>
          <w:color w:val="auto"/>
        </w:rPr>
        <w:t>10</w:t>
      </w:r>
      <w:r w:rsidRPr="00C21439">
        <w:rPr>
          <w:i w:val="0"/>
          <w:iCs w:val="0"/>
          <w:color w:val="auto"/>
        </w:rPr>
        <w:fldChar w:fldCharType="end"/>
      </w:r>
      <w:bookmarkEnd w:id="12"/>
      <w:r w:rsidRPr="00C21439">
        <w:rPr>
          <w:i w:val="0"/>
          <w:iCs w:val="0"/>
          <w:color w:val="auto"/>
        </w:rPr>
        <w:t xml:space="preserve">  DAVS Charge2 speedup</w:t>
      </w:r>
    </w:p>
    <w:p w14:paraId="38B3FFA3" w14:textId="6C62D1ED" w:rsidR="008E78FB" w:rsidRDefault="008E78FB" w:rsidP="008E78FB">
      <w:pPr>
        <w:ind w:firstLine="202"/>
        <w:jc w:val="both"/>
      </w:pPr>
      <w:r w:rsidRPr="00F74874">
        <w:fldChar w:fldCharType="begin"/>
      </w:r>
      <w:r w:rsidRPr="00F74874">
        <w:instrText xml:space="preserve"> REF _Ref381046648 \h  \* MERGEFORMAT </w:instrText>
      </w:r>
      <w:r w:rsidRPr="00F74874">
        <w:fldChar w:fldCharType="separate"/>
      </w:r>
      <w:r w:rsidR="00CA2257" w:rsidRPr="00CA2257">
        <w:t xml:space="preserve">Fig. </w:t>
      </w:r>
      <w:r w:rsidR="00CA2257" w:rsidRPr="00CA2257">
        <w:rPr>
          <w:noProof/>
        </w:rPr>
        <w:t>7</w:t>
      </w:r>
      <w:r w:rsidRPr="00F74874">
        <w:fldChar w:fldCharType="end"/>
      </w:r>
      <w:r>
        <w:t xml:space="preserve"> and </w:t>
      </w:r>
      <w:r w:rsidRPr="00F74874">
        <w:fldChar w:fldCharType="begin"/>
      </w:r>
      <w:r w:rsidRPr="00F74874">
        <w:instrText xml:space="preserve"> REF _Ref381046652 \h  \* MERGEFORMAT </w:instrText>
      </w:r>
      <w:r w:rsidRPr="00F74874">
        <w:fldChar w:fldCharType="separate"/>
      </w:r>
      <w:r w:rsidR="00CA2257" w:rsidRPr="00CA2257">
        <w:t xml:space="preserve">Fig. </w:t>
      </w:r>
      <w:r w:rsidR="00CA2257" w:rsidRPr="00CA2257">
        <w:rPr>
          <w:noProof/>
        </w:rPr>
        <w:t>8</w:t>
      </w:r>
      <w:r w:rsidRPr="00F74874">
        <w:fldChar w:fldCharType="end"/>
      </w:r>
      <w:r>
        <w:t xml:space="preserve"> show Charge5 performance and speedup under different MPI libraries. OMPI-trunk happens to give the best performance and it achieves nearly double the performance in all cases compared to MPI.NET. Charge2 performance and speedup show similar results as given in </w:t>
      </w:r>
      <w:r w:rsidRPr="00F74874">
        <w:fldChar w:fldCharType="begin"/>
      </w:r>
      <w:r w:rsidRPr="00F74874">
        <w:instrText xml:space="preserve"> REF _Ref381047106 \h  \* MERGEFORMAT </w:instrText>
      </w:r>
      <w:r w:rsidRPr="00F74874">
        <w:fldChar w:fldCharType="separate"/>
      </w:r>
      <w:r w:rsidR="00CA2257" w:rsidRPr="00CA2257">
        <w:t xml:space="preserve">Fig. </w:t>
      </w:r>
      <w:r w:rsidR="00CA2257" w:rsidRPr="00CA2257">
        <w:rPr>
          <w:noProof/>
        </w:rPr>
        <w:t>9</w:t>
      </w:r>
      <w:r w:rsidRPr="00F74874">
        <w:fldChar w:fldCharType="end"/>
      </w:r>
      <w:r>
        <w:t xml:space="preserve"> and </w:t>
      </w:r>
      <w:r w:rsidRPr="00F74874">
        <w:fldChar w:fldCharType="begin"/>
      </w:r>
      <w:r w:rsidRPr="00F74874">
        <w:instrText xml:space="preserve"> REF _Ref381047109 \h  \* MERGEFORMAT </w:instrText>
      </w:r>
      <w:r w:rsidRPr="00F74874">
        <w:fldChar w:fldCharType="separate"/>
      </w:r>
      <w:r w:rsidR="00CA2257" w:rsidRPr="00CA2257">
        <w:t xml:space="preserve">Fig. </w:t>
      </w:r>
      <w:r w:rsidR="00CA2257" w:rsidRPr="00CA2257">
        <w:rPr>
          <w:noProof/>
        </w:rPr>
        <w:t>10</w:t>
      </w:r>
      <w:r w:rsidRPr="00F74874">
        <w:fldChar w:fldCharType="end"/>
      </w:r>
      <w:r>
        <w:t>. Note we could not test pattern 1x8x1 due to insufficient memory.</w:t>
      </w:r>
    </w:p>
    <w:p w14:paraId="0A1D59C9" w14:textId="230A2134" w:rsidR="00FF60EE" w:rsidRDefault="00FF60EE" w:rsidP="00FF60EE">
      <w:pPr>
        <w:pStyle w:val="Heading2"/>
      </w:pPr>
      <w:bookmarkStart w:id="13" w:name="_Ref381314993"/>
      <w:r>
        <w:t>Application Performance with Threads</w:t>
      </w:r>
      <w:bookmarkEnd w:id="13"/>
    </w:p>
    <w:p w14:paraId="0E2705FC" w14:textId="568E6DA3" w:rsidR="00FF60EE" w:rsidRDefault="00FF60EE" w:rsidP="008E78FB">
      <w:pPr>
        <w:ind w:firstLine="202"/>
        <w:jc w:val="both"/>
      </w:pPr>
      <w:r>
        <w:t xml:space="preserve">DAVS has the option to utilize threads for its pleasingly parallel shared memory computations. These code segments </w:t>
      </w:r>
      <w:r w:rsidR="00855833">
        <w:t xml:space="preserve">follow a fork-join style </w:t>
      </w:r>
      <m:oMath>
        <m:r>
          <w:rPr>
            <w:rFonts w:ascii="Cambria Math" w:hAnsi="Cambria Math"/>
          </w:rPr>
          <m:t>forall</m:t>
        </m:r>
      </m:oMath>
      <w:r w:rsidR="00855833">
        <w:t xml:space="preserve"> loops, which are well supported in HJ library. </w:t>
      </w:r>
      <w:r w:rsidR="00705AD5">
        <w:t>It is worth noting that DAVS semantics for parallelism w</w:t>
      </w:r>
      <w:r w:rsidR="00667DA0">
        <w:t xml:space="preserve">ith threads and message passing are different such that they complement rather replace one another. Therefore, comparing performance of </w:t>
      </w:r>
      <m:oMath>
        <m:r>
          <w:rPr>
            <w:rFonts w:ascii="Cambria Math" w:hAnsi="Cambria Math"/>
          </w:rPr>
          <m:t>N</m:t>
        </m:r>
      </m:oMath>
      <w:r w:rsidR="00667DA0">
        <w:t xml:space="preserve">-way MPI processes versus </w:t>
      </w:r>
      <m:oMath>
        <m:r>
          <w:rPr>
            <w:rFonts w:ascii="Cambria Math" w:hAnsi="Cambria Math"/>
          </w:rPr>
          <m:t>N</m:t>
        </m:r>
      </m:oMath>
      <w:r w:rsidR="00667DA0">
        <w:t>-way threads does not make sense.</w:t>
      </w:r>
      <w:r w:rsidR="003F6C50">
        <w:t xml:space="preserve"> Instead, what is studied in this paper is the performance variance with threads for different number of MPI processes. </w:t>
      </w:r>
    </w:p>
    <w:p w14:paraId="306A181C" w14:textId="77777777" w:rsidR="00A849DC" w:rsidRDefault="00D96A97" w:rsidP="00A849DC">
      <w:pPr>
        <w:keepNext/>
        <w:jc w:val="both"/>
      </w:pPr>
      <w:r>
        <w:rPr>
          <w:noProof/>
          <w:lang w:bidi="si-LK"/>
        </w:rPr>
        <w:drawing>
          <wp:inline distT="0" distB="0" distL="0" distR="0" wp14:anchorId="0CDC63AD" wp14:editId="2F7990DD">
            <wp:extent cx="3200400" cy="1819656"/>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E2A0DF0" w14:textId="2815EF21" w:rsidR="00D96A97" w:rsidRDefault="00A849DC" w:rsidP="00A849DC">
      <w:pPr>
        <w:pStyle w:val="Caption"/>
        <w:jc w:val="center"/>
        <w:rPr>
          <w:i w:val="0"/>
          <w:iCs w:val="0"/>
          <w:color w:val="auto"/>
        </w:rPr>
      </w:pPr>
      <w:bookmarkStart w:id="14" w:name="_Ref381403169"/>
      <w:bookmarkStart w:id="15" w:name="_Ref381403166"/>
      <w:r w:rsidRPr="00A849DC">
        <w:rPr>
          <w:i w:val="0"/>
          <w:iCs w:val="0"/>
          <w:color w:val="auto"/>
        </w:rPr>
        <w:t xml:space="preserve">Fig. </w:t>
      </w:r>
      <w:r w:rsidRPr="00A849DC">
        <w:rPr>
          <w:i w:val="0"/>
          <w:iCs w:val="0"/>
          <w:color w:val="auto"/>
        </w:rPr>
        <w:fldChar w:fldCharType="begin"/>
      </w:r>
      <w:r w:rsidRPr="00A849DC">
        <w:rPr>
          <w:i w:val="0"/>
          <w:iCs w:val="0"/>
          <w:color w:val="auto"/>
        </w:rPr>
        <w:instrText xml:space="preserve"> SEQ Fig. \* ARABIC </w:instrText>
      </w:r>
      <w:r w:rsidRPr="00A849DC">
        <w:rPr>
          <w:i w:val="0"/>
          <w:iCs w:val="0"/>
          <w:color w:val="auto"/>
        </w:rPr>
        <w:fldChar w:fldCharType="separate"/>
      </w:r>
      <w:r w:rsidR="00CA2257">
        <w:rPr>
          <w:i w:val="0"/>
          <w:iCs w:val="0"/>
          <w:noProof/>
          <w:color w:val="auto"/>
        </w:rPr>
        <w:t>11</w:t>
      </w:r>
      <w:r w:rsidRPr="00A849DC">
        <w:rPr>
          <w:i w:val="0"/>
          <w:iCs w:val="0"/>
          <w:color w:val="auto"/>
        </w:rPr>
        <w:fldChar w:fldCharType="end"/>
      </w:r>
      <w:bookmarkEnd w:id="14"/>
      <w:r w:rsidRPr="00A849DC">
        <w:rPr>
          <w:i w:val="0"/>
          <w:iCs w:val="0"/>
          <w:color w:val="auto"/>
        </w:rPr>
        <w:t xml:space="preserve">  DAVS Charge2 performance with threads</w:t>
      </w:r>
      <w:bookmarkEnd w:id="15"/>
    </w:p>
    <w:p w14:paraId="1386B359" w14:textId="710F192D" w:rsidR="003E5241" w:rsidRDefault="002F5182" w:rsidP="003E5241">
      <w:pPr>
        <w:keepNext/>
      </w:pPr>
      <w:r>
        <w:rPr>
          <w:noProof/>
          <w:lang w:bidi="si-LK"/>
        </w:rPr>
        <w:drawing>
          <wp:inline distT="0" distB="0" distL="0" distR="0" wp14:anchorId="6B45CCF4" wp14:editId="28F99DE7">
            <wp:extent cx="3200400" cy="181927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71483E" w14:textId="493987AF" w:rsidR="003E5241" w:rsidRDefault="003E5241" w:rsidP="003E5241">
      <w:pPr>
        <w:pStyle w:val="Caption"/>
        <w:jc w:val="center"/>
        <w:rPr>
          <w:i w:val="0"/>
          <w:iCs w:val="0"/>
          <w:color w:val="auto"/>
        </w:rPr>
      </w:pPr>
      <w:bookmarkStart w:id="16" w:name="_Ref381403171"/>
      <w:r w:rsidRPr="003E5241">
        <w:rPr>
          <w:i w:val="0"/>
          <w:iCs w:val="0"/>
          <w:color w:val="auto"/>
        </w:rPr>
        <w:t xml:space="preserve">Fig. </w:t>
      </w:r>
      <w:r w:rsidRPr="003E5241">
        <w:rPr>
          <w:i w:val="0"/>
          <w:iCs w:val="0"/>
          <w:color w:val="auto"/>
        </w:rPr>
        <w:fldChar w:fldCharType="begin"/>
      </w:r>
      <w:r w:rsidRPr="003E5241">
        <w:rPr>
          <w:i w:val="0"/>
          <w:iCs w:val="0"/>
          <w:color w:val="auto"/>
        </w:rPr>
        <w:instrText xml:space="preserve"> SEQ Fig. \* ARABIC </w:instrText>
      </w:r>
      <w:r w:rsidRPr="003E5241">
        <w:rPr>
          <w:i w:val="0"/>
          <w:iCs w:val="0"/>
          <w:color w:val="auto"/>
        </w:rPr>
        <w:fldChar w:fldCharType="separate"/>
      </w:r>
      <w:r w:rsidR="00CA2257">
        <w:rPr>
          <w:i w:val="0"/>
          <w:iCs w:val="0"/>
          <w:noProof/>
          <w:color w:val="auto"/>
        </w:rPr>
        <w:t>12</w:t>
      </w:r>
      <w:r w:rsidRPr="003E5241">
        <w:rPr>
          <w:i w:val="0"/>
          <w:iCs w:val="0"/>
          <w:color w:val="auto"/>
        </w:rPr>
        <w:fldChar w:fldCharType="end"/>
      </w:r>
      <w:bookmarkEnd w:id="16"/>
      <w:r w:rsidRPr="003E5241">
        <w:rPr>
          <w:i w:val="0"/>
          <w:iCs w:val="0"/>
          <w:color w:val="auto"/>
        </w:rPr>
        <w:t xml:space="preserve">  DAVS Charge5 performance with threads</w:t>
      </w:r>
    </w:p>
    <w:p w14:paraId="7875EFEB" w14:textId="596EABF6" w:rsidR="00316034" w:rsidRDefault="00316034" w:rsidP="00316034">
      <w:pPr>
        <w:jc w:val="both"/>
      </w:pPr>
      <w:r>
        <w:lastRenderedPageBreak/>
        <w:tab/>
      </w:r>
      <w:r w:rsidRPr="00316034">
        <w:fldChar w:fldCharType="begin"/>
      </w:r>
      <w:r w:rsidRPr="00316034">
        <w:instrText xml:space="preserve"> REF _Ref381403169 \h  \* MERGEFORMAT </w:instrText>
      </w:r>
      <w:r w:rsidRPr="00316034">
        <w:fldChar w:fldCharType="separate"/>
      </w:r>
      <w:r w:rsidR="00CA2257" w:rsidRPr="00CA2257">
        <w:t xml:space="preserve">Fig. </w:t>
      </w:r>
      <w:r w:rsidR="00CA2257" w:rsidRPr="00CA2257">
        <w:rPr>
          <w:noProof/>
        </w:rPr>
        <w:t>11</w:t>
      </w:r>
      <w:r w:rsidRPr="00316034">
        <w:fldChar w:fldCharType="end"/>
      </w:r>
      <w:r>
        <w:t xml:space="preserve"> and </w:t>
      </w:r>
      <w:r w:rsidRPr="00316034">
        <w:fldChar w:fldCharType="begin"/>
      </w:r>
      <w:r w:rsidRPr="00316034">
        <w:instrText xml:space="preserve"> REF _Ref381403171 \h  \* MERGEFORMAT </w:instrText>
      </w:r>
      <w:r w:rsidRPr="00316034">
        <w:fldChar w:fldCharType="separate"/>
      </w:r>
      <w:r w:rsidR="00CA2257" w:rsidRPr="00CA2257">
        <w:t xml:space="preserve">Fig. </w:t>
      </w:r>
      <w:r w:rsidR="00CA2257" w:rsidRPr="00CA2257">
        <w:rPr>
          <w:noProof/>
        </w:rPr>
        <w:t>12</w:t>
      </w:r>
      <w:r w:rsidRPr="00316034">
        <w:fldChar w:fldCharType="end"/>
      </w:r>
      <w:r>
        <w:t xml:space="preserve"> show the performance of DAVS application with threads in its Charge2 and Charge5 modes respectively. We encountered </w:t>
      </w:r>
      <w:r w:rsidR="000E448E">
        <w:t xml:space="preserve">intermittent errors with OMPI-trunk when running 8 processes per node and are currently working for a resolution with help from OpenMPI community. Overall OMPI-nightly and OMPI-trunk versions show similar performance and are about two times better than MPI.NET. OpenMPI is continuously improving its process binding support, which affects the behavior of threads. Therefore, we still need to </w:t>
      </w:r>
      <w:r w:rsidR="00A05934">
        <w:t xml:space="preserve">perform additional testing to fully comprehend the behavior with threads. </w:t>
      </w:r>
    </w:p>
    <w:p w14:paraId="5EE86FF4" w14:textId="1A5D1658" w:rsidR="00152F0A" w:rsidRDefault="002A03F2" w:rsidP="00152F0A">
      <w:pPr>
        <w:pStyle w:val="Heading2"/>
      </w:pPr>
      <w:r>
        <w:t>Single Node</w:t>
      </w:r>
      <w:r w:rsidR="00152F0A">
        <w:t xml:space="preserve"> Application Performance</w:t>
      </w:r>
    </w:p>
    <w:p w14:paraId="1D15A3B6" w14:textId="1412B78F" w:rsidR="00152F0A" w:rsidRDefault="00152F0A" w:rsidP="00BC5D62">
      <w:pPr>
        <w:ind w:firstLine="202"/>
        <w:jc w:val="both"/>
      </w:pPr>
      <w:r>
        <w:t>While it is important to understand behavior with MPI and threads</w:t>
      </w:r>
      <w:r w:rsidR="002A03F2">
        <w:t xml:space="preserve"> on multiple nodes</w:t>
      </w:r>
      <w:r>
        <w:t xml:space="preserve">, it is essential to study the </w:t>
      </w:r>
      <w:r w:rsidR="002A03F2">
        <w:t>single node</w:t>
      </w:r>
      <w:r>
        <w:t xml:space="preserve"> performance of DAVS in different environments as a baseline. </w:t>
      </w:r>
    </w:p>
    <w:p w14:paraId="47F60803" w14:textId="77777777" w:rsidR="004A42C0" w:rsidRDefault="001823AB" w:rsidP="004A42C0">
      <w:pPr>
        <w:keepNext/>
        <w:jc w:val="both"/>
      </w:pPr>
      <w:r>
        <w:rPr>
          <w:noProof/>
          <w:lang w:bidi="si-LK"/>
        </w:rPr>
        <w:drawing>
          <wp:inline distT="0" distB="0" distL="0" distR="0" wp14:anchorId="5988B1FF" wp14:editId="1ACADFC1">
            <wp:extent cx="3200400" cy="14859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C2FCB5" w14:textId="125BA38E" w:rsidR="001823AB" w:rsidRDefault="004A42C0" w:rsidP="004A42C0">
      <w:pPr>
        <w:pStyle w:val="Caption"/>
        <w:jc w:val="center"/>
        <w:rPr>
          <w:i w:val="0"/>
          <w:iCs w:val="0"/>
          <w:noProof/>
          <w:color w:val="auto"/>
        </w:rPr>
      </w:pPr>
      <w:bookmarkStart w:id="17" w:name="_Ref381657726"/>
      <w:r w:rsidRPr="004A42C0">
        <w:rPr>
          <w:i w:val="0"/>
          <w:iCs w:val="0"/>
          <w:color w:val="auto"/>
        </w:rPr>
        <w:t xml:space="preserve">Fig. </w:t>
      </w:r>
      <w:r w:rsidRPr="004A42C0">
        <w:rPr>
          <w:i w:val="0"/>
          <w:iCs w:val="0"/>
          <w:color w:val="auto"/>
        </w:rPr>
        <w:fldChar w:fldCharType="begin"/>
      </w:r>
      <w:r w:rsidRPr="004A42C0">
        <w:rPr>
          <w:i w:val="0"/>
          <w:iCs w:val="0"/>
          <w:color w:val="auto"/>
        </w:rPr>
        <w:instrText xml:space="preserve"> SEQ Fig. \* ARABIC </w:instrText>
      </w:r>
      <w:r w:rsidRPr="004A42C0">
        <w:rPr>
          <w:i w:val="0"/>
          <w:iCs w:val="0"/>
          <w:color w:val="auto"/>
        </w:rPr>
        <w:fldChar w:fldCharType="separate"/>
      </w:r>
      <w:r w:rsidR="00CA2257">
        <w:rPr>
          <w:i w:val="0"/>
          <w:iCs w:val="0"/>
          <w:noProof/>
          <w:color w:val="auto"/>
        </w:rPr>
        <w:t>13</w:t>
      </w:r>
      <w:r w:rsidRPr="004A42C0">
        <w:rPr>
          <w:i w:val="0"/>
          <w:iCs w:val="0"/>
          <w:color w:val="auto"/>
        </w:rPr>
        <w:fldChar w:fldCharType="end"/>
      </w:r>
      <w:bookmarkEnd w:id="17"/>
      <w:r w:rsidRPr="004A42C0">
        <w:rPr>
          <w:i w:val="0"/>
          <w:iCs w:val="0"/>
          <w:color w:val="auto"/>
        </w:rPr>
        <w:t xml:space="preserve"> DAVS Charge2</w:t>
      </w:r>
      <w:r w:rsidRPr="004A42C0">
        <w:rPr>
          <w:i w:val="0"/>
          <w:iCs w:val="0"/>
          <w:noProof/>
          <w:color w:val="auto"/>
        </w:rPr>
        <w:t xml:space="preserve"> performance on single node</w:t>
      </w:r>
    </w:p>
    <w:p w14:paraId="572219A0" w14:textId="77777777" w:rsidR="00A20337" w:rsidRDefault="00A20337" w:rsidP="00A20337">
      <w:pPr>
        <w:keepNext/>
      </w:pPr>
      <w:r>
        <w:rPr>
          <w:noProof/>
          <w:lang w:bidi="si-LK"/>
        </w:rPr>
        <w:drawing>
          <wp:inline distT="0" distB="0" distL="0" distR="0" wp14:anchorId="513AB247" wp14:editId="6FDEAF72">
            <wp:extent cx="3200400" cy="181927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1826D73" w14:textId="1456D2C8" w:rsidR="00A20337" w:rsidRDefault="00A20337" w:rsidP="00A20337">
      <w:pPr>
        <w:pStyle w:val="Caption"/>
        <w:jc w:val="center"/>
        <w:rPr>
          <w:i w:val="0"/>
          <w:iCs w:val="0"/>
          <w:color w:val="auto"/>
        </w:rPr>
      </w:pPr>
      <w:bookmarkStart w:id="18" w:name="_Ref381658730"/>
      <w:r w:rsidRPr="00A20337">
        <w:rPr>
          <w:i w:val="0"/>
          <w:iCs w:val="0"/>
          <w:color w:val="auto"/>
        </w:rPr>
        <w:t xml:space="preserve">Fig. </w:t>
      </w:r>
      <w:r w:rsidRPr="00A20337">
        <w:rPr>
          <w:i w:val="0"/>
          <w:iCs w:val="0"/>
          <w:color w:val="auto"/>
        </w:rPr>
        <w:fldChar w:fldCharType="begin"/>
      </w:r>
      <w:r w:rsidRPr="00A20337">
        <w:rPr>
          <w:i w:val="0"/>
          <w:iCs w:val="0"/>
          <w:color w:val="auto"/>
        </w:rPr>
        <w:instrText xml:space="preserve"> SEQ Fig. \* ARABIC </w:instrText>
      </w:r>
      <w:r w:rsidRPr="00A20337">
        <w:rPr>
          <w:i w:val="0"/>
          <w:iCs w:val="0"/>
          <w:color w:val="auto"/>
        </w:rPr>
        <w:fldChar w:fldCharType="separate"/>
      </w:r>
      <w:r w:rsidR="00CA2257">
        <w:rPr>
          <w:i w:val="0"/>
          <w:iCs w:val="0"/>
          <w:noProof/>
          <w:color w:val="auto"/>
        </w:rPr>
        <w:t>14</w:t>
      </w:r>
      <w:r w:rsidRPr="00A20337">
        <w:rPr>
          <w:i w:val="0"/>
          <w:iCs w:val="0"/>
          <w:color w:val="auto"/>
        </w:rPr>
        <w:fldChar w:fldCharType="end"/>
      </w:r>
      <w:bookmarkEnd w:id="18"/>
      <w:r w:rsidRPr="00A20337">
        <w:rPr>
          <w:i w:val="0"/>
          <w:iCs w:val="0"/>
          <w:color w:val="auto"/>
        </w:rPr>
        <w:t xml:space="preserve">  DAVS Charge6 performance on single node</w:t>
      </w:r>
    </w:p>
    <w:p w14:paraId="71F764C0" w14:textId="77777777" w:rsidR="002D054E" w:rsidRDefault="00344389" w:rsidP="002D054E">
      <w:pPr>
        <w:keepNext/>
      </w:pPr>
      <w:r>
        <w:rPr>
          <w:noProof/>
          <w:lang w:bidi="si-LK"/>
        </w:rPr>
        <w:drawing>
          <wp:inline distT="0" distB="0" distL="0" distR="0" wp14:anchorId="54024D3A" wp14:editId="3CC2FE28">
            <wp:extent cx="3200400" cy="1819275"/>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B1FB530" w14:textId="38D7BA3F" w:rsidR="006A581B" w:rsidRPr="002D054E" w:rsidRDefault="002D054E" w:rsidP="002D054E">
      <w:pPr>
        <w:pStyle w:val="Caption"/>
        <w:jc w:val="center"/>
        <w:rPr>
          <w:i w:val="0"/>
          <w:iCs w:val="0"/>
          <w:color w:val="auto"/>
        </w:rPr>
      </w:pPr>
      <w:bookmarkStart w:id="19" w:name="_Ref381658905"/>
      <w:r w:rsidRPr="002D054E">
        <w:rPr>
          <w:i w:val="0"/>
          <w:iCs w:val="0"/>
          <w:color w:val="auto"/>
        </w:rPr>
        <w:t xml:space="preserve">Fig. </w:t>
      </w:r>
      <w:r w:rsidRPr="002D054E">
        <w:rPr>
          <w:i w:val="0"/>
          <w:iCs w:val="0"/>
          <w:color w:val="auto"/>
        </w:rPr>
        <w:fldChar w:fldCharType="begin"/>
      </w:r>
      <w:r w:rsidRPr="002D054E">
        <w:rPr>
          <w:i w:val="0"/>
          <w:iCs w:val="0"/>
          <w:color w:val="auto"/>
        </w:rPr>
        <w:instrText xml:space="preserve"> SEQ Fig. \* ARABIC </w:instrText>
      </w:r>
      <w:r w:rsidRPr="002D054E">
        <w:rPr>
          <w:i w:val="0"/>
          <w:iCs w:val="0"/>
          <w:color w:val="auto"/>
        </w:rPr>
        <w:fldChar w:fldCharType="separate"/>
      </w:r>
      <w:r w:rsidR="00CA2257">
        <w:rPr>
          <w:i w:val="0"/>
          <w:iCs w:val="0"/>
          <w:noProof/>
          <w:color w:val="auto"/>
        </w:rPr>
        <w:t>15</w:t>
      </w:r>
      <w:r w:rsidRPr="002D054E">
        <w:rPr>
          <w:i w:val="0"/>
          <w:iCs w:val="0"/>
          <w:color w:val="auto"/>
        </w:rPr>
        <w:fldChar w:fldCharType="end"/>
      </w:r>
      <w:bookmarkEnd w:id="19"/>
      <w:r w:rsidRPr="002D054E">
        <w:rPr>
          <w:i w:val="0"/>
          <w:iCs w:val="0"/>
          <w:color w:val="auto"/>
        </w:rPr>
        <w:t xml:space="preserve">  DAVS Charge6 performance on single node with multiple processes</w:t>
      </w:r>
    </w:p>
    <w:p w14:paraId="3FD951B3" w14:textId="2D25950B" w:rsidR="00BC5D62" w:rsidRPr="002D054E" w:rsidRDefault="002D054E" w:rsidP="0050141F">
      <w:pPr>
        <w:ind w:firstLine="202"/>
        <w:jc w:val="both"/>
      </w:pPr>
      <w:r w:rsidRPr="002D054E">
        <w:fldChar w:fldCharType="begin"/>
      </w:r>
      <w:r w:rsidRPr="002D054E">
        <w:instrText xml:space="preserve"> REF _Ref381657726 \h  \* MERGEFORMAT </w:instrText>
      </w:r>
      <w:r w:rsidRPr="002D054E">
        <w:fldChar w:fldCharType="separate"/>
      </w:r>
      <w:r w:rsidR="00CA2257" w:rsidRPr="00CA2257">
        <w:t xml:space="preserve">Fig. </w:t>
      </w:r>
      <w:r w:rsidR="00CA2257" w:rsidRPr="00CA2257">
        <w:rPr>
          <w:noProof/>
        </w:rPr>
        <w:t>13</w:t>
      </w:r>
      <w:r w:rsidRPr="002D054E">
        <w:fldChar w:fldCharType="end"/>
      </w:r>
      <w:r>
        <w:t xml:space="preserve"> </w:t>
      </w:r>
      <w:r w:rsidR="00ED543E">
        <w:t xml:space="preserve">shows Charge2 serial performance on Madrid, FutureGrid-India, and Tempest. Note, we have shown performance with OMPI-trunk </w:t>
      </w:r>
      <w:r w:rsidR="0050141F">
        <w:t xml:space="preserve">only </w:t>
      </w:r>
      <w:r w:rsidR="00ED543E">
        <w:t xml:space="preserve">for Java </w:t>
      </w:r>
      <w:r w:rsidR="0050141F">
        <w:t xml:space="preserve">cases as this was </w:t>
      </w:r>
      <w:r w:rsidR="0050141F">
        <w:lastRenderedPageBreak/>
        <w:t xml:space="preserve">the best performer and 1x1x1 does not use any MPI. </w:t>
      </w:r>
      <w:r w:rsidR="0050141F">
        <w:fldChar w:fldCharType="begin"/>
      </w:r>
      <w:r w:rsidR="0050141F">
        <w:instrText xml:space="preserve"> REF _Ref381658730 \h  \* MERGEFORMAT </w:instrText>
      </w:r>
      <w:r w:rsidR="0050141F">
        <w:fldChar w:fldCharType="separate"/>
      </w:r>
      <w:r w:rsidR="00CA2257" w:rsidRPr="00CA2257">
        <w:t xml:space="preserve">Fig. </w:t>
      </w:r>
      <w:r w:rsidR="00CA2257" w:rsidRPr="00CA2257">
        <w:rPr>
          <w:noProof/>
        </w:rPr>
        <w:t>14</w:t>
      </w:r>
      <w:r w:rsidR="0050141F">
        <w:fldChar w:fldCharType="end"/>
      </w:r>
      <w:r w:rsidR="0050141F">
        <w:t xml:space="preserve"> shows similar performance for a different mode – Charge6 – in DAVS, again run as 1x1x1. Madrid used to be a Windows HPC cluster and we had results from an earlier run for Charge6, which tested performance of 1x4x1. We compare that with other clusters and MPI frameworks in </w:t>
      </w:r>
      <w:r w:rsidR="0050141F" w:rsidRPr="0050141F">
        <w:fldChar w:fldCharType="begin"/>
      </w:r>
      <w:r w:rsidR="0050141F" w:rsidRPr="0050141F">
        <w:instrText xml:space="preserve"> REF _Ref381658905 \h  \* MERGEFORMAT </w:instrText>
      </w:r>
      <w:r w:rsidR="0050141F" w:rsidRPr="0050141F">
        <w:fldChar w:fldCharType="separate"/>
      </w:r>
      <w:r w:rsidR="00CA2257" w:rsidRPr="00CA2257">
        <w:t xml:space="preserve">Fig. </w:t>
      </w:r>
      <w:r w:rsidR="00CA2257" w:rsidRPr="00CA2257">
        <w:rPr>
          <w:noProof/>
        </w:rPr>
        <w:t>15</w:t>
      </w:r>
      <w:r w:rsidR="0050141F" w:rsidRPr="0050141F">
        <w:fldChar w:fldCharType="end"/>
      </w:r>
      <w:r w:rsidR="0050141F">
        <w:t xml:space="preserve">. </w:t>
      </w:r>
    </w:p>
    <w:p w14:paraId="34C9490D" w14:textId="433481AD" w:rsidR="0055189A" w:rsidRDefault="0055189A" w:rsidP="0055189A">
      <w:pPr>
        <w:pStyle w:val="ReferenceHead"/>
      </w:pPr>
      <w:r>
        <w:t>Summary</w:t>
      </w:r>
    </w:p>
    <w:p w14:paraId="2C899296" w14:textId="48D10B29" w:rsidR="0055189A" w:rsidRDefault="0055189A" w:rsidP="0055189A">
      <w:pPr>
        <w:jc w:val="both"/>
      </w:pPr>
      <w:r>
        <w:tab/>
        <w:t>Scientific applications written in C, C++, and Fortran have embraced MPI since its inception and various attempts have been made over the years to establish this relationship for applications written in Java. However, only few implementations such as OpenMPI and FastMPJ are in active development</w:t>
      </w:r>
      <w:r w:rsidR="00C57A55">
        <w:t xml:space="preserve"> with support for fast interconnect systems. OpenMPI in particular has recently introduced improvements to its Java binding to close the gap between Java and native performance. The kernel benchmarks we performed agree with this and depicts latest OpenMPI Java binding as the best among selected Java MPI implementations.</w:t>
      </w:r>
    </w:p>
    <w:p w14:paraId="6984C6BD" w14:textId="7EC6293A" w:rsidR="00C57A55" w:rsidRDefault="00C57A55" w:rsidP="0055189A">
      <w:pPr>
        <w:jc w:val="both"/>
      </w:pPr>
      <w:r>
        <w:tab/>
        <w:t>Our aim of this effort has been to migrate existing C# based code to Java in hope of running on traditional HPC clusters while utilizing the rich programming environment of Java. The initial runs of DAVS show promising performance and we expect to complement this work by adding support for threads in near future.</w:t>
      </w:r>
    </w:p>
    <w:p w14:paraId="22CCFD7A" w14:textId="7D1C7802" w:rsidR="0050141F" w:rsidRDefault="0050141F" w:rsidP="0050141F">
      <w:pPr>
        <w:pStyle w:val="ReferenceHead"/>
      </w:pPr>
      <w:r>
        <w:t>Acknowledgement</w:t>
      </w:r>
    </w:p>
    <w:p w14:paraId="235F870F" w14:textId="27CF1CF9" w:rsidR="0050141F" w:rsidRPr="0055189A" w:rsidRDefault="0050141F" w:rsidP="0055189A">
      <w:pPr>
        <w:jc w:val="both"/>
      </w:pPr>
      <w:r>
        <w:tab/>
      </w:r>
      <w:r w:rsidR="00D70CA3">
        <w:t xml:space="preserve">We </w:t>
      </w:r>
      <w:r w:rsidR="00332854">
        <w:t>like to express our sincere gratitude to Prof. Vivek Sarkar and his team at Rice University for giving us access and continuous support for HJ library</w:t>
      </w:r>
      <w:r w:rsidR="004F4F44">
        <w:t>, which made it possible to incorporate threads in DAVS</w:t>
      </w:r>
      <w:r w:rsidR="00332854">
        <w:t xml:space="preserve">. </w:t>
      </w:r>
      <w:r w:rsidR="004F4F44">
        <w:t xml:space="preserve">We are equally thankful to Prof. </w:t>
      </w:r>
      <w:r w:rsidR="004F4F44" w:rsidRPr="004F4F44">
        <w:t>Guillermo López Taboada</w:t>
      </w:r>
      <w:r w:rsidR="004F4F44">
        <w:t xml:space="preserve"> for giving us free unrestricted access to commercially available FastMPJ MPI library.</w:t>
      </w:r>
      <w:r w:rsidR="00B344F6">
        <w:t xml:space="preserve"> We are also thankful to FutureGrid project and its support team for their support with HPC systems.</w:t>
      </w:r>
    </w:p>
    <w:p w14:paraId="20716BEF" w14:textId="041EF7BE" w:rsidR="00E97402" w:rsidRDefault="00E97402">
      <w:pPr>
        <w:pStyle w:val="ReferenceHead"/>
      </w:pPr>
      <w:r>
        <w:t>References</w:t>
      </w:r>
    </w:p>
    <w:p w14:paraId="5D613640" w14:textId="77777777" w:rsidR="00122F9B" w:rsidRPr="00122F9B" w:rsidRDefault="00213C39" w:rsidP="00122F9B">
      <w:pPr>
        <w:pStyle w:val="FigureCaption"/>
        <w:rPr>
          <w:noProof/>
          <w:szCs w:val="20"/>
        </w:rPr>
      </w:pPr>
      <w:r>
        <w:rPr>
          <w:sz w:val="20"/>
          <w:szCs w:val="20"/>
        </w:rPr>
        <w:fldChar w:fldCharType="begin"/>
      </w:r>
      <w:r>
        <w:rPr>
          <w:sz w:val="20"/>
          <w:szCs w:val="20"/>
        </w:rPr>
        <w:instrText xml:space="preserve"> ADDIN EN.REFLIST </w:instrText>
      </w:r>
      <w:r>
        <w:rPr>
          <w:sz w:val="20"/>
          <w:szCs w:val="20"/>
        </w:rPr>
        <w:fldChar w:fldCharType="separate"/>
      </w:r>
      <w:bookmarkStart w:id="20" w:name="_ENREF_1"/>
      <w:r w:rsidR="00122F9B" w:rsidRPr="00122F9B">
        <w:rPr>
          <w:noProof/>
          <w:szCs w:val="20"/>
        </w:rPr>
        <w:t xml:space="preserve">[1] LUSK, E. and YELICK, K. LANGUAGES FOR HIGH-PRODUCTIVITY COMPUTING: THE DARPA HPCS LANGUAGE PROJECT. </w:t>
      </w:r>
      <w:r w:rsidR="00122F9B" w:rsidRPr="00122F9B">
        <w:rPr>
          <w:i/>
          <w:noProof/>
          <w:szCs w:val="20"/>
        </w:rPr>
        <w:t>Parallel Processing Letters</w:t>
      </w:r>
      <w:r w:rsidR="00122F9B" w:rsidRPr="00122F9B">
        <w:rPr>
          <w:noProof/>
          <w:szCs w:val="20"/>
        </w:rPr>
        <w:t>, 17, 01 2007), 89-102.</w:t>
      </w:r>
      <w:bookmarkEnd w:id="20"/>
    </w:p>
    <w:p w14:paraId="2AE6433A" w14:textId="77777777" w:rsidR="00122F9B" w:rsidRPr="00122F9B" w:rsidRDefault="00122F9B" w:rsidP="00122F9B">
      <w:pPr>
        <w:pStyle w:val="FigureCaption"/>
        <w:rPr>
          <w:noProof/>
          <w:szCs w:val="20"/>
        </w:rPr>
      </w:pPr>
      <w:bookmarkStart w:id="21" w:name="_ENREF_2"/>
      <w:r w:rsidRPr="00122F9B">
        <w:rPr>
          <w:noProof/>
          <w:szCs w:val="20"/>
        </w:rPr>
        <w:t xml:space="preserve">[2] Laboratory, A. N. </w:t>
      </w:r>
      <w:r w:rsidRPr="00122F9B">
        <w:rPr>
          <w:i/>
          <w:noProof/>
          <w:szCs w:val="20"/>
        </w:rPr>
        <w:t>MPICH2,</w:t>
      </w:r>
      <w:r w:rsidRPr="00122F9B">
        <w:rPr>
          <w:noProof/>
          <w:szCs w:val="20"/>
        </w:rPr>
        <w:t>. City.</w:t>
      </w:r>
      <w:bookmarkEnd w:id="21"/>
    </w:p>
    <w:p w14:paraId="2CA886DD" w14:textId="77777777" w:rsidR="00122F9B" w:rsidRPr="00122F9B" w:rsidRDefault="00122F9B" w:rsidP="00122F9B">
      <w:pPr>
        <w:pStyle w:val="FigureCaption"/>
        <w:rPr>
          <w:noProof/>
          <w:szCs w:val="20"/>
        </w:rPr>
      </w:pPr>
      <w:bookmarkStart w:id="22" w:name="_ENREF_3"/>
      <w:r w:rsidRPr="00122F9B">
        <w:rPr>
          <w:noProof/>
          <w:szCs w:val="20"/>
        </w:rPr>
        <w:t xml:space="preserve">[3] Gabriel, E., Fagg, G., Bosilca, G., Angskun, T., Dongarra, J., Squyres, J., Sahay, V., Kambadur, P., Barrett, B., Lumsdaine, A., Castain, R., Daniel, D., Graham, R. and Woodall, T. </w:t>
      </w:r>
      <w:r w:rsidRPr="00122F9B">
        <w:rPr>
          <w:i/>
          <w:noProof/>
          <w:szCs w:val="20"/>
        </w:rPr>
        <w:t>Open MPI: Goals, Concept, and Design of a Next Generation MPI Implementation</w:t>
      </w:r>
      <w:r w:rsidRPr="00122F9B">
        <w:rPr>
          <w:noProof/>
          <w:szCs w:val="20"/>
        </w:rPr>
        <w:t>. Springer Berlin Heidelberg, City, 2004.</w:t>
      </w:r>
      <w:bookmarkEnd w:id="22"/>
    </w:p>
    <w:p w14:paraId="67078842" w14:textId="77777777" w:rsidR="00122F9B" w:rsidRPr="00122F9B" w:rsidRDefault="00122F9B" w:rsidP="00122F9B">
      <w:pPr>
        <w:pStyle w:val="FigureCaption"/>
        <w:rPr>
          <w:noProof/>
          <w:szCs w:val="20"/>
        </w:rPr>
      </w:pPr>
      <w:bookmarkStart w:id="23" w:name="_ENREF_4"/>
      <w:r w:rsidRPr="00122F9B">
        <w:rPr>
          <w:noProof/>
          <w:szCs w:val="20"/>
        </w:rPr>
        <w:t xml:space="preserve">[4] Gropp, W. Learning from the Success of MPI. In </w:t>
      </w:r>
      <w:r w:rsidRPr="00122F9B">
        <w:rPr>
          <w:i/>
          <w:noProof/>
          <w:szCs w:val="20"/>
        </w:rPr>
        <w:t>Proceedings of the Proceedings of the 8th International Conference on High Performance Computing</w:t>
      </w:r>
      <w:r w:rsidRPr="00122F9B">
        <w:rPr>
          <w:noProof/>
          <w:szCs w:val="20"/>
        </w:rPr>
        <w:t xml:space="preserve"> (2001). Springer-Verlag, [insert City of Publication],[insert 2001 of Publication]. </w:t>
      </w:r>
      <w:bookmarkEnd w:id="23"/>
    </w:p>
    <w:p w14:paraId="3B819B41" w14:textId="77777777" w:rsidR="00122F9B" w:rsidRPr="00122F9B" w:rsidRDefault="00122F9B" w:rsidP="00122F9B">
      <w:pPr>
        <w:pStyle w:val="FigureCaption"/>
        <w:rPr>
          <w:noProof/>
          <w:szCs w:val="20"/>
        </w:rPr>
      </w:pPr>
      <w:bookmarkStart w:id="24" w:name="_ENREF_5"/>
      <w:r w:rsidRPr="00122F9B">
        <w:rPr>
          <w:noProof/>
          <w:szCs w:val="20"/>
        </w:rPr>
        <w:t xml:space="preserve">[5] Ekanayake, S. </w:t>
      </w:r>
      <w:r w:rsidRPr="00122F9B">
        <w:rPr>
          <w:i/>
          <w:noProof/>
          <w:szCs w:val="20"/>
        </w:rPr>
        <w:t>Survey on High Productivity Computing Systems (HPCS) Languages</w:t>
      </w:r>
      <w:r w:rsidRPr="00122F9B">
        <w:rPr>
          <w:noProof/>
          <w:szCs w:val="20"/>
        </w:rPr>
        <w:t xml:space="preserve">. Pervasive Technology Institute, Indiana University, Bloomington, 2013. </w:t>
      </w:r>
      <w:bookmarkEnd w:id="24"/>
    </w:p>
    <w:p w14:paraId="2DAE5663" w14:textId="77777777" w:rsidR="00122F9B" w:rsidRPr="00122F9B" w:rsidRDefault="00122F9B" w:rsidP="00122F9B">
      <w:pPr>
        <w:pStyle w:val="FigureCaption"/>
        <w:rPr>
          <w:noProof/>
          <w:szCs w:val="20"/>
        </w:rPr>
      </w:pPr>
      <w:bookmarkStart w:id="25" w:name="_ENREF_6"/>
      <w:r w:rsidRPr="00122F9B">
        <w:rPr>
          <w:noProof/>
          <w:szCs w:val="20"/>
        </w:rPr>
        <w:t xml:space="preserve">[6] Qiu, J., Beason, S., Bae, S.-H., Ekanayake, S. and Fox, G. Performance of Windows Multicore Systems on Threading and MPI. In </w:t>
      </w:r>
      <w:r w:rsidRPr="00122F9B">
        <w:rPr>
          <w:i/>
          <w:noProof/>
          <w:szCs w:val="20"/>
        </w:rPr>
        <w:t>Proceedings of the Proceedings of the 2010 10th IEEE/ACM International Conference on Cluster, Cloud and Grid Computing</w:t>
      </w:r>
      <w:r w:rsidRPr="00122F9B">
        <w:rPr>
          <w:noProof/>
          <w:szCs w:val="20"/>
        </w:rPr>
        <w:t xml:space="preserve"> (2010). IEEE Computer Society, [insert City of Publication],[insert 2010 of Publication]. </w:t>
      </w:r>
      <w:bookmarkEnd w:id="25"/>
    </w:p>
    <w:p w14:paraId="68A8E342" w14:textId="77777777" w:rsidR="00122F9B" w:rsidRPr="00122F9B" w:rsidRDefault="00122F9B" w:rsidP="00122F9B">
      <w:pPr>
        <w:pStyle w:val="FigureCaption"/>
        <w:rPr>
          <w:noProof/>
          <w:szCs w:val="20"/>
        </w:rPr>
      </w:pPr>
      <w:bookmarkStart w:id="26" w:name="_ENREF_7"/>
      <w:r w:rsidRPr="00122F9B">
        <w:rPr>
          <w:noProof/>
          <w:szCs w:val="20"/>
        </w:rPr>
        <w:t xml:space="preserve">[7] Gregor, D. and Lumsdaine, A. Design and implementation of a high-performance MPI for C\# and the common language infrastructure. In </w:t>
      </w:r>
      <w:r w:rsidRPr="00122F9B">
        <w:rPr>
          <w:i/>
          <w:noProof/>
          <w:szCs w:val="20"/>
        </w:rPr>
        <w:t>Proceedings of the Proceedings of the 13th ACM SIGPLAN Symposium on Principles and practice of parallel programming</w:t>
      </w:r>
      <w:r w:rsidRPr="00122F9B">
        <w:rPr>
          <w:noProof/>
          <w:szCs w:val="20"/>
        </w:rPr>
        <w:t xml:space="preserve"> (Salt Lake City, UT, USA, 2008). ACM, [insert City of Publication],[insert 2008 of Publication]. </w:t>
      </w:r>
      <w:bookmarkEnd w:id="26"/>
    </w:p>
    <w:p w14:paraId="0E34CA81" w14:textId="77777777" w:rsidR="00122F9B" w:rsidRPr="00122F9B" w:rsidRDefault="00122F9B" w:rsidP="00122F9B">
      <w:pPr>
        <w:pStyle w:val="FigureCaption"/>
        <w:rPr>
          <w:noProof/>
          <w:szCs w:val="20"/>
        </w:rPr>
      </w:pPr>
      <w:bookmarkStart w:id="27" w:name="_ENREF_8"/>
      <w:r w:rsidRPr="00122F9B">
        <w:rPr>
          <w:noProof/>
          <w:szCs w:val="20"/>
        </w:rPr>
        <w:t xml:space="preserve">[8] Daan Leijen, J. H. </w:t>
      </w:r>
      <w:r w:rsidRPr="00122F9B">
        <w:rPr>
          <w:i/>
          <w:noProof/>
          <w:szCs w:val="20"/>
        </w:rPr>
        <w:t>Optimize Managed Code For Multi-Core Machines</w:t>
      </w:r>
      <w:r w:rsidRPr="00122F9B">
        <w:rPr>
          <w:noProof/>
          <w:szCs w:val="20"/>
        </w:rPr>
        <w:t>. City.</w:t>
      </w:r>
      <w:bookmarkEnd w:id="27"/>
    </w:p>
    <w:p w14:paraId="274FCE5A" w14:textId="77777777" w:rsidR="00122F9B" w:rsidRPr="00122F9B" w:rsidRDefault="00122F9B" w:rsidP="00122F9B">
      <w:pPr>
        <w:pStyle w:val="FigureCaption"/>
        <w:rPr>
          <w:noProof/>
          <w:szCs w:val="20"/>
        </w:rPr>
      </w:pPr>
      <w:bookmarkStart w:id="28" w:name="_ENREF_9"/>
      <w:r w:rsidRPr="00122F9B">
        <w:rPr>
          <w:noProof/>
          <w:szCs w:val="20"/>
        </w:rPr>
        <w:lastRenderedPageBreak/>
        <w:t xml:space="preserve">[9] Taboada, G. L., Touri, J., #241, Ram, #243 and Doallo, n. Java for high performance computing: assessment of current research and practice. In </w:t>
      </w:r>
      <w:r w:rsidRPr="00122F9B">
        <w:rPr>
          <w:i/>
          <w:noProof/>
          <w:szCs w:val="20"/>
        </w:rPr>
        <w:t>Proceedings of the Proceedings of the 7th International Conference on Principles and Practice of Programming in Java</w:t>
      </w:r>
      <w:r w:rsidRPr="00122F9B">
        <w:rPr>
          <w:noProof/>
          <w:szCs w:val="20"/>
        </w:rPr>
        <w:t xml:space="preserve"> (Calgary, Alberta, Canada, 2009). ACM, [insert City of Publication],[insert 2009 of Publication]. </w:t>
      </w:r>
      <w:bookmarkEnd w:id="28"/>
    </w:p>
    <w:p w14:paraId="2E66FD40" w14:textId="77777777" w:rsidR="00122F9B" w:rsidRPr="00122F9B" w:rsidRDefault="00122F9B" w:rsidP="00122F9B">
      <w:pPr>
        <w:pStyle w:val="FigureCaption"/>
        <w:rPr>
          <w:noProof/>
          <w:szCs w:val="20"/>
        </w:rPr>
      </w:pPr>
      <w:bookmarkStart w:id="29" w:name="_ENREF_10"/>
      <w:r w:rsidRPr="00122F9B">
        <w:rPr>
          <w:noProof/>
          <w:szCs w:val="20"/>
        </w:rPr>
        <w:t xml:space="preserve">[10] Fox, G., Mani, D. R. and Pyne, S. </w:t>
      </w:r>
      <w:r w:rsidRPr="00122F9B">
        <w:rPr>
          <w:i/>
          <w:noProof/>
          <w:szCs w:val="20"/>
        </w:rPr>
        <w:t>Parallel deterministic annealing clustering and its application to LC-MS data analysis</w:t>
      </w:r>
      <w:r w:rsidRPr="00122F9B">
        <w:rPr>
          <w:noProof/>
          <w:szCs w:val="20"/>
        </w:rPr>
        <w:t>. IEEE, City, 2013.</w:t>
      </w:r>
      <w:bookmarkEnd w:id="29"/>
    </w:p>
    <w:p w14:paraId="0F6F91F2" w14:textId="77777777" w:rsidR="00122F9B" w:rsidRPr="00122F9B" w:rsidRDefault="00122F9B" w:rsidP="00122F9B">
      <w:pPr>
        <w:pStyle w:val="FigureCaption"/>
        <w:rPr>
          <w:noProof/>
          <w:szCs w:val="20"/>
        </w:rPr>
      </w:pPr>
      <w:bookmarkStart w:id="30" w:name="_ENREF_11"/>
      <w:r w:rsidRPr="00122F9B">
        <w:rPr>
          <w:noProof/>
          <w:szCs w:val="20"/>
        </w:rPr>
        <w:t xml:space="preserve">[11] Expósito, R., Ramos, S., Taboada, G., Touriño, J. and Doallo, R. FastMPJ: a scalable and efficient Java message-passing library. </w:t>
      </w:r>
      <w:r w:rsidRPr="00122F9B">
        <w:rPr>
          <w:i/>
          <w:noProof/>
          <w:szCs w:val="20"/>
        </w:rPr>
        <w:t>Cluster Computing</w:t>
      </w:r>
      <w:r w:rsidRPr="00122F9B">
        <w:rPr>
          <w:noProof/>
          <w:szCs w:val="20"/>
        </w:rPr>
        <w:t>(2014/02/06 2014), 1-20.</w:t>
      </w:r>
      <w:bookmarkEnd w:id="30"/>
    </w:p>
    <w:p w14:paraId="6BB6E7B0" w14:textId="77777777" w:rsidR="00122F9B" w:rsidRPr="00122F9B" w:rsidRDefault="00122F9B" w:rsidP="00122F9B">
      <w:pPr>
        <w:pStyle w:val="FigureCaption"/>
        <w:rPr>
          <w:noProof/>
          <w:szCs w:val="20"/>
        </w:rPr>
      </w:pPr>
      <w:bookmarkStart w:id="31" w:name="_ENREF_12"/>
      <w:r w:rsidRPr="00122F9B">
        <w:rPr>
          <w:noProof/>
          <w:szCs w:val="20"/>
        </w:rPr>
        <w:t xml:space="preserve">[12] Bryan Carpenter, G. F., Sung-Hoon Ko and Sang Lim. </w:t>
      </w:r>
      <w:r w:rsidRPr="00122F9B">
        <w:rPr>
          <w:i/>
          <w:noProof/>
          <w:szCs w:val="20"/>
        </w:rPr>
        <w:t>mpiJava 1.2: API Specification</w:t>
      </w:r>
      <w:r w:rsidRPr="00122F9B">
        <w:rPr>
          <w:noProof/>
          <w:szCs w:val="20"/>
        </w:rPr>
        <w:t xml:space="preserve">. 1999. </w:t>
      </w:r>
      <w:bookmarkEnd w:id="31"/>
    </w:p>
    <w:p w14:paraId="287A9BFA" w14:textId="77777777" w:rsidR="00122F9B" w:rsidRPr="00122F9B" w:rsidRDefault="00122F9B" w:rsidP="00122F9B">
      <w:pPr>
        <w:pStyle w:val="FigureCaption"/>
        <w:rPr>
          <w:noProof/>
          <w:szCs w:val="20"/>
        </w:rPr>
      </w:pPr>
      <w:bookmarkStart w:id="32" w:name="_ENREF_13"/>
      <w:r w:rsidRPr="00122F9B">
        <w:rPr>
          <w:noProof/>
          <w:szCs w:val="20"/>
        </w:rPr>
        <w:t xml:space="preserve">[13] Carpenter, B., Getov, V., Judd, G., Skjellum, A. and Fox, G. MPJ: MPI-like message passing for Java. </w:t>
      </w:r>
      <w:r w:rsidRPr="00122F9B">
        <w:rPr>
          <w:i/>
          <w:noProof/>
          <w:szCs w:val="20"/>
        </w:rPr>
        <w:t>Concurrency: Practice and Experience</w:t>
      </w:r>
      <w:r w:rsidRPr="00122F9B">
        <w:rPr>
          <w:noProof/>
          <w:szCs w:val="20"/>
        </w:rPr>
        <w:t>, 12, 11 2000), 1019-1038.</w:t>
      </w:r>
      <w:bookmarkEnd w:id="32"/>
    </w:p>
    <w:p w14:paraId="61319F6B" w14:textId="77777777" w:rsidR="00122F9B" w:rsidRPr="00122F9B" w:rsidRDefault="00122F9B" w:rsidP="00122F9B">
      <w:pPr>
        <w:pStyle w:val="FigureCaption"/>
        <w:rPr>
          <w:noProof/>
          <w:szCs w:val="20"/>
        </w:rPr>
      </w:pPr>
      <w:bookmarkStart w:id="33" w:name="_ENREF_14"/>
      <w:r w:rsidRPr="00122F9B">
        <w:rPr>
          <w:noProof/>
          <w:szCs w:val="20"/>
        </w:rPr>
        <w:t xml:space="preserve">[14] Taboada, G. L., Tourino, J. and Doallo, R. </w:t>
      </w:r>
      <w:r w:rsidRPr="00122F9B">
        <w:rPr>
          <w:i/>
          <w:noProof/>
          <w:szCs w:val="20"/>
        </w:rPr>
        <w:t>Performance analysis of Java message-passing libraries on fast Ethernet, Myrinet and SCI clusters</w:t>
      </w:r>
      <w:r w:rsidRPr="00122F9B">
        <w:rPr>
          <w:noProof/>
          <w:szCs w:val="20"/>
        </w:rPr>
        <w:t>. City, 2003.</w:t>
      </w:r>
      <w:bookmarkEnd w:id="33"/>
    </w:p>
    <w:p w14:paraId="205C0D0A" w14:textId="77777777" w:rsidR="00122F9B" w:rsidRPr="00122F9B" w:rsidRDefault="00122F9B" w:rsidP="00122F9B">
      <w:pPr>
        <w:pStyle w:val="FigureCaption"/>
        <w:rPr>
          <w:noProof/>
          <w:szCs w:val="20"/>
        </w:rPr>
      </w:pPr>
      <w:bookmarkStart w:id="34" w:name="_ENREF_15"/>
      <w:r w:rsidRPr="00122F9B">
        <w:rPr>
          <w:noProof/>
          <w:szCs w:val="20"/>
        </w:rPr>
        <w:t xml:space="preserve">[15] Squyres, J. </w:t>
      </w:r>
      <w:r w:rsidRPr="00122F9B">
        <w:rPr>
          <w:i/>
          <w:noProof/>
          <w:szCs w:val="20"/>
        </w:rPr>
        <w:t>Resurrecting MPI and Java</w:t>
      </w:r>
      <w:r w:rsidRPr="00122F9B">
        <w:rPr>
          <w:noProof/>
          <w:szCs w:val="20"/>
        </w:rPr>
        <w:t>. City, 2012.</w:t>
      </w:r>
      <w:bookmarkEnd w:id="34"/>
    </w:p>
    <w:p w14:paraId="1EC9DBE5" w14:textId="77777777" w:rsidR="00122F9B" w:rsidRPr="00122F9B" w:rsidRDefault="00122F9B" w:rsidP="00122F9B">
      <w:pPr>
        <w:pStyle w:val="FigureCaption"/>
        <w:rPr>
          <w:noProof/>
          <w:szCs w:val="20"/>
        </w:rPr>
      </w:pPr>
      <w:bookmarkStart w:id="35" w:name="_ENREF_16"/>
      <w:r w:rsidRPr="00122F9B">
        <w:rPr>
          <w:noProof/>
          <w:szCs w:val="20"/>
        </w:rPr>
        <w:t xml:space="preserve">[16] Tom White </w:t>
      </w:r>
      <w:r w:rsidRPr="00122F9B">
        <w:rPr>
          <w:i/>
          <w:noProof/>
          <w:szCs w:val="20"/>
        </w:rPr>
        <w:t>Hadoop: The Definitive Guide</w:t>
      </w:r>
      <w:r w:rsidRPr="00122F9B">
        <w:rPr>
          <w:noProof/>
          <w:szCs w:val="20"/>
        </w:rPr>
        <w:t>. Yahoo Press; Second Edition edition, 2010.</w:t>
      </w:r>
      <w:bookmarkEnd w:id="35"/>
    </w:p>
    <w:p w14:paraId="0EB6D085" w14:textId="77777777" w:rsidR="00122F9B" w:rsidRPr="00122F9B" w:rsidRDefault="00122F9B" w:rsidP="00122F9B">
      <w:pPr>
        <w:pStyle w:val="FigureCaption"/>
        <w:rPr>
          <w:noProof/>
          <w:szCs w:val="20"/>
        </w:rPr>
      </w:pPr>
      <w:bookmarkStart w:id="36" w:name="_ENREF_17"/>
      <w:r w:rsidRPr="00122F9B">
        <w:rPr>
          <w:noProof/>
          <w:szCs w:val="20"/>
        </w:rPr>
        <w:t xml:space="preserve">[17] Ralph H. Castain, W. T. </w:t>
      </w:r>
      <w:r w:rsidRPr="00122F9B">
        <w:rPr>
          <w:i/>
          <w:noProof/>
          <w:szCs w:val="20"/>
        </w:rPr>
        <w:t>MR+ A Technical Overview</w:t>
      </w:r>
      <w:r w:rsidRPr="00122F9B">
        <w:rPr>
          <w:noProof/>
          <w:szCs w:val="20"/>
        </w:rPr>
        <w:t xml:space="preserve">. 2012. </w:t>
      </w:r>
      <w:bookmarkEnd w:id="36"/>
    </w:p>
    <w:p w14:paraId="6F6181EB" w14:textId="77777777" w:rsidR="00122F9B" w:rsidRPr="00122F9B" w:rsidRDefault="00122F9B" w:rsidP="00122F9B">
      <w:pPr>
        <w:pStyle w:val="FigureCaption"/>
        <w:rPr>
          <w:noProof/>
          <w:szCs w:val="20"/>
        </w:rPr>
      </w:pPr>
      <w:bookmarkStart w:id="37" w:name="_ENREF_18"/>
      <w:r w:rsidRPr="00122F9B">
        <w:rPr>
          <w:noProof/>
          <w:szCs w:val="20"/>
        </w:rPr>
        <w:t xml:space="preserve">[18] Dean, J. and Ghemawat, S. MapReduce: Simplified Data Processing on Large Clusters. </w:t>
      </w:r>
      <w:r w:rsidRPr="00122F9B">
        <w:rPr>
          <w:i/>
          <w:noProof/>
          <w:szCs w:val="20"/>
        </w:rPr>
        <w:t>Sixth Symposium on Operating Systems Design and Implementation</w:t>
      </w:r>
      <w:r w:rsidRPr="00122F9B">
        <w:rPr>
          <w:noProof/>
          <w:szCs w:val="20"/>
        </w:rPr>
        <w:t>2004), 137-150.</w:t>
      </w:r>
      <w:bookmarkEnd w:id="37"/>
    </w:p>
    <w:p w14:paraId="4E606DFB" w14:textId="77777777" w:rsidR="00122F9B" w:rsidRPr="00122F9B" w:rsidRDefault="00122F9B" w:rsidP="00122F9B">
      <w:pPr>
        <w:pStyle w:val="FigureCaption"/>
        <w:rPr>
          <w:noProof/>
          <w:szCs w:val="20"/>
        </w:rPr>
      </w:pPr>
      <w:bookmarkStart w:id="38" w:name="_ENREF_19"/>
      <w:r w:rsidRPr="00122F9B">
        <w:rPr>
          <w:noProof/>
          <w:szCs w:val="20"/>
        </w:rPr>
        <w:t xml:space="preserve">[19] Inc., T. S. S. </w:t>
      </w:r>
      <w:r w:rsidRPr="00122F9B">
        <w:rPr>
          <w:i/>
          <w:noProof/>
          <w:szCs w:val="20"/>
        </w:rPr>
        <w:t>C# to Java Converter</w:t>
      </w:r>
      <w:r w:rsidRPr="00122F9B">
        <w:rPr>
          <w:noProof/>
          <w:szCs w:val="20"/>
        </w:rPr>
        <w:t>. City.</w:t>
      </w:r>
      <w:bookmarkEnd w:id="38"/>
    </w:p>
    <w:p w14:paraId="66A9B600" w14:textId="77777777" w:rsidR="00122F9B" w:rsidRPr="00122F9B" w:rsidRDefault="00122F9B" w:rsidP="00122F9B">
      <w:pPr>
        <w:pStyle w:val="FigureCaption"/>
        <w:rPr>
          <w:noProof/>
          <w:szCs w:val="20"/>
        </w:rPr>
      </w:pPr>
      <w:bookmarkStart w:id="39" w:name="_ENREF_20"/>
      <w:r w:rsidRPr="00122F9B">
        <w:rPr>
          <w:noProof/>
          <w:szCs w:val="20"/>
        </w:rPr>
        <w:t xml:space="preserve">[20] von Laszewski, G., Fox, G. C., Fugang, W., Younge, A. J., Kulshrestha, A., Pike, G. G., Smith, W., Vo, x, ckler, J., Figueiredo, R. J., Fortes, J. and Keahey, K. </w:t>
      </w:r>
      <w:r w:rsidRPr="00122F9B">
        <w:rPr>
          <w:i/>
          <w:noProof/>
          <w:szCs w:val="20"/>
        </w:rPr>
        <w:t>Design of the FutureGrid experiment management framework</w:t>
      </w:r>
      <w:r w:rsidRPr="00122F9B">
        <w:rPr>
          <w:noProof/>
          <w:szCs w:val="20"/>
        </w:rPr>
        <w:t>. City, 2010.</w:t>
      </w:r>
      <w:bookmarkEnd w:id="39"/>
    </w:p>
    <w:p w14:paraId="60C912C3" w14:textId="77777777" w:rsidR="00122F9B" w:rsidRPr="00122F9B" w:rsidRDefault="00122F9B" w:rsidP="00122F9B">
      <w:pPr>
        <w:pStyle w:val="FigureCaption"/>
        <w:rPr>
          <w:noProof/>
          <w:szCs w:val="20"/>
        </w:rPr>
      </w:pPr>
      <w:bookmarkStart w:id="40" w:name="_ENREF_21"/>
      <w:r w:rsidRPr="00122F9B">
        <w:rPr>
          <w:noProof/>
          <w:szCs w:val="20"/>
        </w:rPr>
        <w:t xml:space="preserve">[21] Cav, V., #233, Zhao, J., Shirako, J. and Sarkar, V. Habanero-Java: the new adventures of old X10. In </w:t>
      </w:r>
      <w:r w:rsidRPr="00122F9B">
        <w:rPr>
          <w:i/>
          <w:noProof/>
          <w:szCs w:val="20"/>
        </w:rPr>
        <w:t>Proceedings of the Proceedings of the 9th International Conference on Principles and Practice of Programming in Java</w:t>
      </w:r>
      <w:r w:rsidRPr="00122F9B">
        <w:rPr>
          <w:noProof/>
          <w:szCs w:val="20"/>
        </w:rPr>
        <w:t xml:space="preserve"> (Kongens Lyngby, Denmark, 2011). ACM, [insert City of Publication],[insert 2011 of Publication]. </w:t>
      </w:r>
      <w:bookmarkEnd w:id="40"/>
    </w:p>
    <w:p w14:paraId="18B454D2" w14:textId="77777777" w:rsidR="00122F9B" w:rsidRPr="00122F9B" w:rsidRDefault="00122F9B" w:rsidP="00122F9B">
      <w:pPr>
        <w:pStyle w:val="FigureCaption"/>
        <w:rPr>
          <w:noProof/>
          <w:szCs w:val="20"/>
        </w:rPr>
      </w:pPr>
      <w:bookmarkStart w:id="41" w:name="_ENREF_22"/>
      <w:r w:rsidRPr="00122F9B">
        <w:rPr>
          <w:noProof/>
          <w:szCs w:val="20"/>
        </w:rPr>
        <w:t xml:space="preserve">[22] Sarkar, V. a. I., Shams Mahmood </w:t>
      </w:r>
      <w:r w:rsidRPr="00122F9B">
        <w:rPr>
          <w:i/>
          <w:noProof/>
          <w:szCs w:val="20"/>
        </w:rPr>
        <w:t>HJ Library</w:t>
      </w:r>
      <w:r w:rsidRPr="00122F9B">
        <w:rPr>
          <w:noProof/>
          <w:szCs w:val="20"/>
        </w:rPr>
        <w:t>. City.</w:t>
      </w:r>
      <w:bookmarkEnd w:id="41"/>
    </w:p>
    <w:p w14:paraId="55A5C9D3" w14:textId="77777777" w:rsidR="00122F9B" w:rsidRPr="00122F9B" w:rsidRDefault="00122F9B" w:rsidP="00122F9B">
      <w:pPr>
        <w:pStyle w:val="FigureCaption"/>
        <w:rPr>
          <w:noProof/>
          <w:szCs w:val="20"/>
        </w:rPr>
      </w:pPr>
      <w:bookmarkStart w:id="42" w:name="_ENREF_23"/>
      <w:r w:rsidRPr="00122F9B">
        <w:rPr>
          <w:noProof/>
          <w:szCs w:val="20"/>
        </w:rPr>
        <w:t xml:space="preserve">[23] Taboada, G. L., Ramos, S., Exp, R. R., #243, sito, Touri, J., #241, Ram, #243 and Doallo, n. Java in the High Performance Computing arena: Research, practice and experience. </w:t>
      </w:r>
      <w:r w:rsidRPr="00122F9B">
        <w:rPr>
          <w:i/>
          <w:noProof/>
          <w:szCs w:val="20"/>
        </w:rPr>
        <w:t>Sci. Comput. Program.</w:t>
      </w:r>
      <w:r w:rsidRPr="00122F9B">
        <w:rPr>
          <w:noProof/>
          <w:szCs w:val="20"/>
        </w:rPr>
        <w:t>, 78, 5 2013), 425-444.</w:t>
      </w:r>
      <w:bookmarkEnd w:id="42"/>
    </w:p>
    <w:p w14:paraId="2D154DFF" w14:textId="77777777" w:rsidR="00122F9B" w:rsidRPr="00122F9B" w:rsidRDefault="00122F9B" w:rsidP="00122F9B">
      <w:pPr>
        <w:pStyle w:val="FigureCaption"/>
        <w:rPr>
          <w:noProof/>
          <w:szCs w:val="20"/>
        </w:rPr>
      </w:pPr>
      <w:bookmarkStart w:id="43" w:name="_ENREF_24"/>
      <w:r w:rsidRPr="00122F9B">
        <w:rPr>
          <w:noProof/>
          <w:szCs w:val="20"/>
        </w:rPr>
        <w:t xml:space="preserve">[24] Project, T. O. M. </w:t>
      </w:r>
      <w:r w:rsidRPr="00122F9B">
        <w:rPr>
          <w:i/>
          <w:noProof/>
          <w:szCs w:val="20"/>
        </w:rPr>
        <w:t>FAQ:  Where did the Java interface come from?</w:t>
      </w:r>
      <w:r w:rsidRPr="00122F9B">
        <w:rPr>
          <w:noProof/>
          <w:szCs w:val="20"/>
        </w:rPr>
        <w:t xml:space="preserve"> , City.</w:t>
      </w:r>
      <w:bookmarkEnd w:id="43"/>
    </w:p>
    <w:p w14:paraId="1E9978CE" w14:textId="77777777" w:rsidR="00122F9B" w:rsidRPr="00122F9B" w:rsidRDefault="00122F9B" w:rsidP="00122F9B">
      <w:pPr>
        <w:pStyle w:val="FigureCaption"/>
        <w:rPr>
          <w:noProof/>
          <w:szCs w:val="20"/>
        </w:rPr>
      </w:pPr>
      <w:bookmarkStart w:id="44" w:name="_ENREF_25"/>
      <w:r w:rsidRPr="00122F9B">
        <w:rPr>
          <w:noProof/>
          <w:szCs w:val="20"/>
        </w:rPr>
        <w:t xml:space="preserve">[25] Baker, M., Carpenter, B., Fox, G., Hoon Ko, S. and Lim, S. </w:t>
      </w:r>
      <w:r w:rsidRPr="00122F9B">
        <w:rPr>
          <w:i/>
          <w:noProof/>
          <w:szCs w:val="20"/>
        </w:rPr>
        <w:t>mpiJava: An object-oriented java interface to MPI</w:t>
      </w:r>
      <w:r w:rsidRPr="00122F9B">
        <w:rPr>
          <w:noProof/>
          <w:szCs w:val="20"/>
        </w:rPr>
        <w:t>. Springer Berlin Heidelberg, City, 1999.</w:t>
      </w:r>
      <w:bookmarkEnd w:id="44"/>
    </w:p>
    <w:p w14:paraId="4DB8B059" w14:textId="77777777" w:rsidR="00122F9B" w:rsidRPr="00122F9B" w:rsidRDefault="00122F9B" w:rsidP="00122F9B">
      <w:pPr>
        <w:pStyle w:val="FigureCaption"/>
        <w:rPr>
          <w:noProof/>
          <w:szCs w:val="20"/>
        </w:rPr>
      </w:pPr>
      <w:bookmarkStart w:id="45" w:name="_ENREF_26"/>
      <w:r w:rsidRPr="00122F9B">
        <w:rPr>
          <w:noProof/>
          <w:szCs w:val="20"/>
        </w:rPr>
        <w:t xml:space="preserve">[26] Laboratory, T. O. S. U. s. N.-B. C. and (NBCL) </w:t>
      </w:r>
      <w:r w:rsidRPr="00122F9B">
        <w:rPr>
          <w:i/>
          <w:noProof/>
          <w:szCs w:val="20"/>
        </w:rPr>
        <w:t>OMB (OSU Micro-Benchmarks)</w:t>
      </w:r>
      <w:r w:rsidRPr="00122F9B">
        <w:rPr>
          <w:noProof/>
          <w:szCs w:val="20"/>
        </w:rPr>
        <w:t>. City.</w:t>
      </w:r>
      <w:bookmarkEnd w:id="45"/>
    </w:p>
    <w:p w14:paraId="5E5F1CD6" w14:textId="00BC2A8A" w:rsidR="00122F9B" w:rsidRDefault="00122F9B" w:rsidP="00122F9B">
      <w:pPr>
        <w:pStyle w:val="FigureCaption"/>
        <w:rPr>
          <w:noProof/>
          <w:szCs w:val="20"/>
        </w:rPr>
      </w:pPr>
    </w:p>
    <w:p w14:paraId="36F86F84" w14:textId="2A7179EC" w:rsidR="0037551B" w:rsidRPr="00CD684F" w:rsidRDefault="00213C39" w:rsidP="009F40FB">
      <w:pPr>
        <w:pStyle w:val="FigureCaption"/>
        <w:rPr>
          <w:sz w:val="20"/>
          <w:szCs w:val="20"/>
        </w:rPr>
      </w:pPr>
      <w:r>
        <w:rPr>
          <w:sz w:val="20"/>
          <w:szCs w:val="20"/>
        </w:rPr>
        <w:fldChar w:fldCharType="end"/>
      </w:r>
    </w:p>
    <w:sectPr w:rsidR="0037551B" w:rsidRPr="00CD684F" w:rsidSect="00143F2E">
      <w:headerReference w:type="default" r:id="rId21"/>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37F0C1" w14:textId="77777777" w:rsidR="000A56BF" w:rsidRDefault="000A56BF">
      <w:r>
        <w:separator/>
      </w:r>
    </w:p>
  </w:endnote>
  <w:endnote w:type="continuationSeparator" w:id="0">
    <w:p w14:paraId="07FC6036" w14:textId="77777777" w:rsidR="000A56BF" w:rsidRDefault="000A5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EC4D53" w14:textId="77777777" w:rsidR="000A56BF" w:rsidRDefault="000A56BF"/>
  </w:footnote>
  <w:footnote w:type="continuationSeparator" w:id="0">
    <w:p w14:paraId="25838B06" w14:textId="77777777" w:rsidR="000A56BF" w:rsidRDefault="000A56BF">
      <w:r>
        <w:continuationSeparator/>
      </w:r>
    </w:p>
  </w:footnote>
  <w:footnote w:id="1">
    <w:p w14:paraId="3BB80BC9" w14:textId="79FE0299" w:rsidR="002A03F2" w:rsidRDefault="002A03F2">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2A03F2" w:rsidRDefault="002A03F2">
    <w:pPr>
      <w:framePr w:wrap="auto" w:vAnchor="text" w:hAnchor="margin" w:xAlign="right" w:y="1"/>
    </w:pPr>
    <w:r>
      <w:fldChar w:fldCharType="begin"/>
    </w:r>
    <w:r>
      <w:instrText xml:space="preserve">PAGE  </w:instrText>
    </w:r>
    <w:r>
      <w:fldChar w:fldCharType="separate"/>
    </w:r>
    <w:r w:rsidR="00A54771">
      <w:rPr>
        <w:noProof/>
      </w:rPr>
      <w:t>1</w:t>
    </w:r>
    <w:r>
      <w:fldChar w:fldCharType="end"/>
    </w:r>
  </w:p>
  <w:p w14:paraId="3C734628" w14:textId="5CCD0F9B" w:rsidR="002A03F2" w:rsidRDefault="002A03F2">
    <w:pPr>
      <w:ind w:right="360"/>
    </w:pPr>
  </w:p>
  <w:p w14:paraId="2D5740AD" w14:textId="77777777" w:rsidR="002A03F2" w:rsidRDefault="002A03F2">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2744FFC"/>
    <w:multiLevelType w:val="hybridMultilevel"/>
    <w:tmpl w:val="9D2E66C4"/>
    <w:lvl w:ilvl="0" w:tplc="DC96F9CC">
      <w:start w:val="1"/>
      <w:numFmt w:val="upperLetter"/>
      <w:lvlText w:val="%1."/>
      <w:lvlJc w:val="left"/>
      <w:pPr>
        <w:ind w:left="360" w:hanging="360"/>
      </w:pPr>
      <w:rPr>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1"/>
  </w:num>
  <w:num w:numId="17">
    <w:abstractNumId w:val="15"/>
  </w:num>
  <w:num w:numId="18">
    <w:abstractNumId w:val="14"/>
  </w:num>
  <w:num w:numId="19">
    <w:abstractNumId w:val="26"/>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2"/>
  </w:num>
  <w:num w:numId="25">
    <w:abstractNumId w:val="28"/>
  </w:num>
  <w:num w:numId="26">
    <w:abstractNumId w:val="12"/>
  </w:num>
  <w:num w:numId="27">
    <w:abstractNumId w:val="27"/>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soc Comp Mach Proc(ACM)&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SaliyaEndNoteLibrary&lt;record-ids&gt;&lt;item&gt;275&lt;/item&gt;&lt;item&gt;761&lt;/item&gt;&lt;item&gt;2605&lt;/item&gt;&lt;item&gt;2614&lt;/item&gt;&lt;item&gt;2768&lt;/item&gt;&lt;item&gt;2892&lt;/item&gt;&lt;item&gt;2893&lt;/item&gt;&lt;item&gt;2908&lt;/item&gt;&lt;item&gt;2909&lt;/item&gt;&lt;item&gt;2911&lt;/item&gt;&lt;item&gt;2912&lt;/item&gt;&lt;item&gt;2916&lt;/item&gt;&lt;item&gt;2917&lt;/item&gt;&lt;item&gt;2918&lt;/item&gt;&lt;item&gt;2919&lt;/item&gt;&lt;item&gt;2920&lt;/item&gt;&lt;item&gt;2921&lt;/item&gt;&lt;item&gt;2922&lt;/item&gt;&lt;item&gt;2923&lt;/item&gt;&lt;item&gt;2924&lt;/item&gt;&lt;item&gt;2925&lt;/item&gt;&lt;item&gt;2926&lt;/item&gt;&lt;item&gt;2927&lt;/item&gt;&lt;item&gt;2928&lt;/item&gt;&lt;item&gt;2929&lt;/item&gt;&lt;item&gt;2930&lt;/item&gt;&lt;/record-ids&gt;&lt;/item&gt;&lt;/Libraries&gt;"/>
  </w:docVars>
  <w:rsids>
    <w:rsidRoot w:val="0091035B"/>
    <w:rsid w:val="00005EC9"/>
    <w:rsid w:val="00013F23"/>
    <w:rsid w:val="00032E30"/>
    <w:rsid w:val="00034710"/>
    <w:rsid w:val="00042E13"/>
    <w:rsid w:val="00047B14"/>
    <w:rsid w:val="00070410"/>
    <w:rsid w:val="000805D5"/>
    <w:rsid w:val="000905F5"/>
    <w:rsid w:val="000A168B"/>
    <w:rsid w:val="000A56BF"/>
    <w:rsid w:val="000B3500"/>
    <w:rsid w:val="000D2BDE"/>
    <w:rsid w:val="000D3280"/>
    <w:rsid w:val="000D5DC2"/>
    <w:rsid w:val="000E448E"/>
    <w:rsid w:val="000F3D78"/>
    <w:rsid w:val="00100231"/>
    <w:rsid w:val="00104BB0"/>
    <w:rsid w:val="001061D5"/>
    <w:rsid w:val="0010794E"/>
    <w:rsid w:val="00107E0B"/>
    <w:rsid w:val="00114B14"/>
    <w:rsid w:val="00122F9B"/>
    <w:rsid w:val="0013354F"/>
    <w:rsid w:val="00143F2E"/>
    <w:rsid w:val="00144E72"/>
    <w:rsid w:val="00152F0A"/>
    <w:rsid w:val="00155D20"/>
    <w:rsid w:val="001564FD"/>
    <w:rsid w:val="00156C05"/>
    <w:rsid w:val="00162785"/>
    <w:rsid w:val="00175A37"/>
    <w:rsid w:val="001768FF"/>
    <w:rsid w:val="001823AB"/>
    <w:rsid w:val="001959A8"/>
    <w:rsid w:val="001A60B1"/>
    <w:rsid w:val="001B1F7A"/>
    <w:rsid w:val="001B36B1"/>
    <w:rsid w:val="001C4643"/>
    <w:rsid w:val="001E7B7A"/>
    <w:rsid w:val="001F2FA3"/>
    <w:rsid w:val="001F4C5C"/>
    <w:rsid w:val="00204478"/>
    <w:rsid w:val="002114F3"/>
    <w:rsid w:val="00213C39"/>
    <w:rsid w:val="00214E2E"/>
    <w:rsid w:val="00216141"/>
    <w:rsid w:val="00217186"/>
    <w:rsid w:val="00226BE5"/>
    <w:rsid w:val="002434A1"/>
    <w:rsid w:val="00263943"/>
    <w:rsid w:val="00267B35"/>
    <w:rsid w:val="0027660F"/>
    <w:rsid w:val="00277357"/>
    <w:rsid w:val="002A03F2"/>
    <w:rsid w:val="002B0645"/>
    <w:rsid w:val="002D054E"/>
    <w:rsid w:val="002D3C7A"/>
    <w:rsid w:val="002E6D65"/>
    <w:rsid w:val="002F3F8E"/>
    <w:rsid w:val="002F5182"/>
    <w:rsid w:val="002F7910"/>
    <w:rsid w:val="00301D82"/>
    <w:rsid w:val="003022B8"/>
    <w:rsid w:val="00307222"/>
    <w:rsid w:val="0031238B"/>
    <w:rsid w:val="00316034"/>
    <w:rsid w:val="00321BB3"/>
    <w:rsid w:val="00323468"/>
    <w:rsid w:val="0032611C"/>
    <w:rsid w:val="0032748E"/>
    <w:rsid w:val="00332854"/>
    <w:rsid w:val="00337405"/>
    <w:rsid w:val="003427CE"/>
    <w:rsid w:val="00344389"/>
    <w:rsid w:val="00360269"/>
    <w:rsid w:val="0037155D"/>
    <w:rsid w:val="003727BA"/>
    <w:rsid w:val="0037551B"/>
    <w:rsid w:val="003863D1"/>
    <w:rsid w:val="00392DBA"/>
    <w:rsid w:val="00395175"/>
    <w:rsid w:val="003A19CB"/>
    <w:rsid w:val="003C1311"/>
    <w:rsid w:val="003C263C"/>
    <w:rsid w:val="003C3322"/>
    <w:rsid w:val="003C68C2"/>
    <w:rsid w:val="003D4CAE"/>
    <w:rsid w:val="003E343D"/>
    <w:rsid w:val="003E5241"/>
    <w:rsid w:val="003F26BD"/>
    <w:rsid w:val="003F52AD"/>
    <w:rsid w:val="003F6C50"/>
    <w:rsid w:val="00424C32"/>
    <w:rsid w:val="0043144F"/>
    <w:rsid w:val="00431BFA"/>
    <w:rsid w:val="004353CF"/>
    <w:rsid w:val="00436FE1"/>
    <w:rsid w:val="004631BC"/>
    <w:rsid w:val="00484761"/>
    <w:rsid w:val="00484DD5"/>
    <w:rsid w:val="004A42C0"/>
    <w:rsid w:val="004A7F6A"/>
    <w:rsid w:val="004B26CF"/>
    <w:rsid w:val="004B51B1"/>
    <w:rsid w:val="004C1E16"/>
    <w:rsid w:val="004C2543"/>
    <w:rsid w:val="004C2DF8"/>
    <w:rsid w:val="004C5CC0"/>
    <w:rsid w:val="004D15CA"/>
    <w:rsid w:val="004E3E4C"/>
    <w:rsid w:val="004F23A0"/>
    <w:rsid w:val="004F4F44"/>
    <w:rsid w:val="005003E3"/>
    <w:rsid w:val="0050141F"/>
    <w:rsid w:val="005052CD"/>
    <w:rsid w:val="00516BA3"/>
    <w:rsid w:val="005244D8"/>
    <w:rsid w:val="005355AB"/>
    <w:rsid w:val="00535D94"/>
    <w:rsid w:val="0054332D"/>
    <w:rsid w:val="00550A26"/>
    <w:rsid w:val="00550BF5"/>
    <w:rsid w:val="0055189A"/>
    <w:rsid w:val="005539D5"/>
    <w:rsid w:val="005648C3"/>
    <w:rsid w:val="00567A70"/>
    <w:rsid w:val="00584529"/>
    <w:rsid w:val="00590A4C"/>
    <w:rsid w:val="00595786"/>
    <w:rsid w:val="005A2A15"/>
    <w:rsid w:val="005B2891"/>
    <w:rsid w:val="005B3E5B"/>
    <w:rsid w:val="005D1B15"/>
    <w:rsid w:val="005D2824"/>
    <w:rsid w:val="005D4F1A"/>
    <w:rsid w:val="005D72BB"/>
    <w:rsid w:val="005E347C"/>
    <w:rsid w:val="005E692F"/>
    <w:rsid w:val="005F4830"/>
    <w:rsid w:val="005F6E35"/>
    <w:rsid w:val="0062114B"/>
    <w:rsid w:val="00623698"/>
    <w:rsid w:val="00625E96"/>
    <w:rsid w:val="00631A89"/>
    <w:rsid w:val="00641B15"/>
    <w:rsid w:val="00647C09"/>
    <w:rsid w:val="00651F2C"/>
    <w:rsid w:val="00667DA0"/>
    <w:rsid w:val="00674F61"/>
    <w:rsid w:val="00681C7F"/>
    <w:rsid w:val="00685A48"/>
    <w:rsid w:val="00693D5D"/>
    <w:rsid w:val="006A212D"/>
    <w:rsid w:val="006A581B"/>
    <w:rsid w:val="006B7F03"/>
    <w:rsid w:val="006C6FF4"/>
    <w:rsid w:val="006D250D"/>
    <w:rsid w:val="006F5FDA"/>
    <w:rsid w:val="0070351C"/>
    <w:rsid w:val="00705AD5"/>
    <w:rsid w:val="00725B45"/>
    <w:rsid w:val="0073140F"/>
    <w:rsid w:val="00753401"/>
    <w:rsid w:val="007664E4"/>
    <w:rsid w:val="00774A5A"/>
    <w:rsid w:val="00776401"/>
    <w:rsid w:val="00791F95"/>
    <w:rsid w:val="007A54B7"/>
    <w:rsid w:val="007B131E"/>
    <w:rsid w:val="007B29C8"/>
    <w:rsid w:val="007C4336"/>
    <w:rsid w:val="007D0A56"/>
    <w:rsid w:val="007D7C50"/>
    <w:rsid w:val="007F55B7"/>
    <w:rsid w:val="007F7AA6"/>
    <w:rsid w:val="008050CB"/>
    <w:rsid w:val="00820EE0"/>
    <w:rsid w:val="00823624"/>
    <w:rsid w:val="0082518B"/>
    <w:rsid w:val="008346B1"/>
    <w:rsid w:val="00837E47"/>
    <w:rsid w:val="008518FE"/>
    <w:rsid w:val="00855833"/>
    <w:rsid w:val="0085659C"/>
    <w:rsid w:val="008570FC"/>
    <w:rsid w:val="00872026"/>
    <w:rsid w:val="00875D24"/>
    <w:rsid w:val="0087792E"/>
    <w:rsid w:val="00883EAF"/>
    <w:rsid w:val="00885258"/>
    <w:rsid w:val="008A30C3"/>
    <w:rsid w:val="008A3C23"/>
    <w:rsid w:val="008C49CC"/>
    <w:rsid w:val="008C68A1"/>
    <w:rsid w:val="008D69E9"/>
    <w:rsid w:val="008E0645"/>
    <w:rsid w:val="008E4BF4"/>
    <w:rsid w:val="008E78FB"/>
    <w:rsid w:val="008F3CBF"/>
    <w:rsid w:val="008F594A"/>
    <w:rsid w:val="00904A06"/>
    <w:rsid w:val="00904C7E"/>
    <w:rsid w:val="0091035B"/>
    <w:rsid w:val="00951C48"/>
    <w:rsid w:val="009527ED"/>
    <w:rsid w:val="0098578A"/>
    <w:rsid w:val="00986B45"/>
    <w:rsid w:val="009A1F6E"/>
    <w:rsid w:val="009A4822"/>
    <w:rsid w:val="009A54FE"/>
    <w:rsid w:val="009B7911"/>
    <w:rsid w:val="009C2D19"/>
    <w:rsid w:val="009C7D17"/>
    <w:rsid w:val="009E484E"/>
    <w:rsid w:val="009E5235"/>
    <w:rsid w:val="009F40FB"/>
    <w:rsid w:val="009F4EE0"/>
    <w:rsid w:val="00A05934"/>
    <w:rsid w:val="00A1742A"/>
    <w:rsid w:val="00A20337"/>
    <w:rsid w:val="00A22FCB"/>
    <w:rsid w:val="00A42D38"/>
    <w:rsid w:val="00A472F1"/>
    <w:rsid w:val="00A5237D"/>
    <w:rsid w:val="00A54771"/>
    <w:rsid w:val="00A554A3"/>
    <w:rsid w:val="00A557F1"/>
    <w:rsid w:val="00A74696"/>
    <w:rsid w:val="00A758EA"/>
    <w:rsid w:val="00A849DC"/>
    <w:rsid w:val="00A95C50"/>
    <w:rsid w:val="00AA0781"/>
    <w:rsid w:val="00AA15FE"/>
    <w:rsid w:val="00AA66FF"/>
    <w:rsid w:val="00AB479F"/>
    <w:rsid w:val="00AB79A6"/>
    <w:rsid w:val="00AC4850"/>
    <w:rsid w:val="00AF1DB2"/>
    <w:rsid w:val="00AF7DA9"/>
    <w:rsid w:val="00B1200A"/>
    <w:rsid w:val="00B23DCC"/>
    <w:rsid w:val="00B344F6"/>
    <w:rsid w:val="00B34C3F"/>
    <w:rsid w:val="00B37EB8"/>
    <w:rsid w:val="00B47B59"/>
    <w:rsid w:val="00B52F94"/>
    <w:rsid w:val="00B53F81"/>
    <w:rsid w:val="00B56C2B"/>
    <w:rsid w:val="00B626DF"/>
    <w:rsid w:val="00B65BD3"/>
    <w:rsid w:val="00B70469"/>
    <w:rsid w:val="00B72DD8"/>
    <w:rsid w:val="00B72E09"/>
    <w:rsid w:val="00B84701"/>
    <w:rsid w:val="00B92175"/>
    <w:rsid w:val="00BA1A3B"/>
    <w:rsid w:val="00BA4882"/>
    <w:rsid w:val="00BA70CC"/>
    <w:rsid w:val="00BC5D62"/>
    <w:rsid w:val="00BF0C69"/>
    <w:rsid w:val="00BF629B"/>
    <w:rsid w:val="00BF655C"/>
    <w:rsid w:val="00C075EF"/>
    <w:rsid w:val="00C11E83"/>
    <w:rsid w:val="00C16ECA"/>
    <w:rsid w:val="00C21439"/>
    <w:rsid w:val="00C2378A"/>
    <w:rsid w:val="00C26A6D"/>
    <w:rsid w:val="00C378A1"/>
    <w:rsid w:val="00C443CA"/>
    <w:rsid w:val="00C502CF"/>
    <w:rsid w:val="00C57A55"/>
    <w:rsid w:val="00C621D6"/>
    <w:rsid w:val="00C82D86"/>
    <w:rsid w:val="00CA2257"/>
    <w:rsid w:val="00CA3BF0"/>
    <w:rsid w:val="00CB2224"/>
    <w:rsid w:val="00CB4B8D"/>
    <w:rsid w:val="00CC0235"/>
    <w:rsid w:val="00CC0DDA"/>
    <w:rsid w:val="00CC11A0"/>
    <w:rsid w:val="00CD684F"/>
    <w:rsid w:val="00CD7257"/>
    <w:rsid w:val="00CE4D8D"/>
    <w:rsid w:val="00D0461A"/>
    <w:rsid w:val="00D06623"/>
    <w:rsid w:val="00D14C6B"/>
    <w:rsid w:val="00D42252"/>
    <w:rsid w:val="00D5536F"/>
    <w:rsid w:val="00D56935"/>
    <w:rsid w:val="00D60524"/>
    <w:rsid w:val="00D609D5"/>
    <w:rsid w:val="00D6231E"/>
    <w:rsid w:val="00D64014"/>
    <w:rsid w:val="00D64574"/>
    <w:rsid w:val="00D70CA3"/>
    <w:rsid w:val="00D758C6"/>
    <w:rsid w:val="00D827E1"/>
    <w:rsid w:val="00D90C10"/>
    <w:rsid w:val="00D92E96"/>
    <w:rsid w:val="00D96A97"/>
    <w:rsid w:val="00DA2423"/>
    <w:rsid w:val="00DA258C"/>
    <w:rsid w:val="00DA4850"/>
    <w:rsid w:val="00DC2332"/>
    <w:rsid w:val="00DE07FA"/>
    <w:rsid w:val="00DF2DDE"/>
    <w:rsid w:val="00E0133C"/>
    <w:rsid w:val="00E01667"/>
    <w:rsid w:val="00E13AF5"/>
    <w:rsid w:val="00E27851"/>
    <w:rsid w:val="00E34499"/>
    <w:rsid w:val="00E36209"/>
    <w:rsid w:val="00E420BB"/>
    <w:rsid w:val="00E46653"/>
    <w:rsid w:val="00E50DF6"/>
    <w:rsid w:val="00E512E3"/>
    <w:rsid w:val="00E8309F"/>
    <w:rsid w:val="00E84F66"/>
    <w:rsid w:val="00E965C5"/>
    <w:rsid w:val="00E96A3A"/>
    <w:rsid w:val="00E97402"/>
    <w:rsid w:val="00E97B99"/>
    <w:rsid w:val="00EA0FB8"/>
    <w:rsid w:val="00EB177A"/>
    <w:rsid w:val="00EB2E9D"/>
    <w:rsid w:val="00EB495A"/>
    <w:rsid w:val="00EC1D81"/>
    <w:rsid w:val="00EC2D61"/>
    <w:rsid w:val="00EC7184"/>
    <w:rsid w:val="00ED543E"/>
    <w:rsid w:val="00EE46F0"/>
    <w:rsid w:val="00EE6FFC"/>
    <w:rsid w:val="00EF10AC"/>
    <w:rsid w:val="00EF4701"/>
    <w:rsid w:val="00EF564E"/>
    <w:rsid w:val="00F13EAF"/>
    <w:rsid w:val="00F21327"/>
    <w:rsid w:val="00F22198"/>
    <w:rsid w:val="00F230D0"/>
    <w:rsid w:val="00F246CA"/>
    <w:rsid w:val="00F33D49"/>
    <w:rsid w:val="00F3481E"/>
    <w:rsid w:val="00F46202"/>
    <w:rsid w:val="00F577F6"/>
    <w:rsid w:val="00F65266"/>
    <w:rsid w:val="00F67B21"/>
    <w:rsid w:val="00F74874"/>
    <w:rsid w:val="00F751E1"/>
    <w:rsid w:val="00FB16A6"/>
    <w:rsid w:val="00FD347F"/>
    <w:rsid w:val="00FF1646"/>
    <w:rsid w:val="00FF5768"/>
    <w:rsid w:val="00FF60EE"/>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BE72787-B3C8-4C32-B500-0601967B7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Affiliation">
    <w:name w:val="Affiliation"/>
    <w:rsid w:val="00BA4882"/>
    <w:pPr>
      <w:jc w:val="center"/>
    </w:pPr>
    <w:rPr>
      <w:rFonts w:eastAsia="SimSun"/>
    </w:rPr>
  </w:style>
  <w:style w:type="paragraph" w:customStyle="1" w:styleId="Author">
    <w:name w:val="Author"/>
    <w:rsid w:val="00BA4882"/>
    <w:pPr>
      <w:spacing w:before="360" w:after="40"/>
      <w:jc w:val="center"/>
    </w:pPr>
    <w:rPr>
      <w:rFonts w:eastAsia="SimSun"/>
      <w:noProof/>
      <w:sz w:val="22"/>
      <w:szCs w:val="22"/>
    </w:rPr>
  </w:style>
  <w:style w:type="paragraph" w:styleId="ListParagraph">
    <w:name w:val="List Paragraph"/>
    <w:basedOn w:val="Normal"/>
    <w:uiPriority w:val="34"/>
    <w:qFormat/>
    <w:rsid w:val="00032E30"/>
    <w:pPr>
      <w:ind w:left="720"/>
      <w:contextualSpacing/>
    </w:pPr>
  </w:style>
  <w:style w:type="paragraph" w:styleId="BodyText">
    <w:name w:val="Body Text"/>
    <w:basedOn w:val="Normal"/>
    <w:link w:val="BodyTextChar"/>
    <w:unhideWhenUsed/>
    <w:rsid w:val="0098578A"/>
    <w:pPr>
      <w:spacing w:after="120"/>
    </w:pPr>
  </w:style>
  <w:style w:type="character" w:customStyle="1" w:styleId="BodyTextChar">
    <w:name w:val="Body Text Char"/>
    <w:basedOn w:val="DefaultParagraphFont"/>
    <w:link w:val="BodyText"/>
    <w:rsid w:val="0098578A"/>
  </w:style>
  <w:style w:type="paragraph" w:styleId="Caption">
    <w:name w:val="caption"/>
    <w:basedOn w:val="Normal"/>
    <w:next w:val="Normal"/>
    <w:unhideWhenUsed/>
    <w:qFormat/>
    <w:rsid w:val="0098578A"/>
    <w:pPr>
      <w:spacing w:after="200"/>
    </w:pPr>
    <w:rPr>
      <w:i/>
      <w:iCs/>
      <w:color w:val="1F497D" w:themeColor="text2"/>
      <w:sz w:val="18"/>
      <w:szCs w:val="18"/>
    </w:rPr>
  </w:style>
  <w:style w:type="table" w:styleId="TableGrid">
    <w:name w:val="Table Grid"/>
    <w:basedOn w:val="TableNormal"/>
    <w:rsid w:val="00951C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51C48"/>
    <w:pPr>
      <w:spacing w:before="100" w:beforeAutospacing="1" w:after="100" w:afterAutospacing="1"/>
    </w:pPr>
    <w:rPr>
      <w:rFonts w:eastAsiaTheme="minorEastAsia"/>
      <w:sz w:val="24"/>
      <w:szCs w:val="24"/>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133245">
      <w:bodyDiv w:val="1"/>
      <w:marLeft w:val="0"/>
      <w:marRight w:val="0"/>
      <w:marTop w:val="0"/>
      <w:marBottom w:val="0"/>
      <w:divBdr>
        <w:top w:val="none" w:sz="0" w:space="0" w:color="auto"/>
        <w:left w:val="none" w:sz="0" w:space="0" w:color="auto"/>
        <w:bottom w:val="none" w:sz="0" w:space="0" w:color="auto"/>
        <w:right w:val="none" w:sz="0" w:space="0" w:color="auto"/>
      </w:divBdr>
    </w:div>
    <w:div w:id="2104910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E:\Sali\InCloud\IUBox\My%20Box%20Files\Sponge\DAVSPerformance.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E:\Sali\InCloud\IUBox\My%20Box%20Files\Sponge\DAVSPerformance.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E:\Sali\InCloud\IUBox\My%20Box%20Files\Sponge\DAVSPerformance.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E:\Sali\InCloud\IUBox\My%20Box%20Files\Sponge\DAVSPerformanc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E:\Sali\InCloud\IUBox\My%20Box%20Files\Sponge\DAVSPerforma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65529308836395"/>
          <c:y val="4.0577765003650242E-2"/>
          <c:w val="0.85126234220722408"/>
          <c:h val="0.77007374078240221"/>
        </c:manualLayout>
      </c:layout>
      <c:lineChart>
        <c:grouping val="standard"/>
        <c:varyColors val="0"/>
        <c:ser>
          <c:idx val="3"/>
          <c:order val="0"/>
          <c:tx>
            <c:strRef>
              <c:f>Allreduce!$F$2</c:f>
              <c:strCache>
                <c:ptCount val="1"/>
                <c:pt idx="0">
                  <c:v>MPI.NET C# in Tempest</c:v>
                </c:pt>
              </c:strCache>
            </c:strRef>
          </c:tx>
          <c:spPr>
            <a:ln w="6350" cap="rnd">
              <a:solidFill>
                <a:schemeClr val="tx1"/>
              </a:solidFill>
              <a:round/>
            </a:ln>
            <a:effectLst/>
          </c:spPr>
          <c:marker>
            <c:symbol val="square"/>
            <c:size val="3"/>
            <c:spPr>
              <a:solidFill>
                <a:schemeClr val="tx1"/>
              </a:solidFill>
              <a:ln w="3175">
                <a:solidFill>
                  <a:schemeClr val="tx1"/>
                </a:solidFill>
              </a:ln>
              <a:effectLst/>
            </c:spPr>
          </c:marker>
          <c:val>
            <c:numRef>
              <c:f>Allreduce!$F$4:$F$25</c:f>
              <c:numCache>
                <c:formatCode>0.00</c:formatCode>
                <c:ptCount val="22"/>
                <c:pt idx="0">
                  <c:v>285.11367135797633</c:v>
                </c:pt>
                <c:pt idx="1">
                  <c:v>274.13078227740101</c:v>
                </c:pt>
                <c:pt idx="2">
                  <c:v>276.45602857228369</c:v>
                </c:pt>
                <c:pt idx="3">
                  <c:v>275.93938783684303</c:v>
                </c:pt>
                <c:pt idx="4">
                  <c:v>279.64092150311131</c:v>
                </c:pt>
                <c:pt idx="5">
                  <c:v>279.45493102500501</c:v>
                </c:pt>
                <c:pt idx="6">
                  <c:v>288.50042913594098</c:v>
                </c:pt>
                <c:pt idx="7">
                  <c:v>295.61769886640832</c:v>
                </c:pt>
                <c:pt idx="8">
                  <c:v>306.41533470770798</c:v>
                </c:pt>
                <c:pt idx="9">
                  <c:v>422.68638606765302</c:v>
                </c:pt>
                <c:pt idx="10">
                  <c:v>606.10183127088624</c:v>
                </c:pt>
                <c:pt idx="11">
                  <c:v>728.68928095461649</c:v>
                </c:pt>
                <c:pt idx="12">
                  <c:v>934.74565572008305</c:v>
                </c:pt>
                <c:pt idx="13">
                  <c:v>1262.7888133623267</c:v>
                </c:pt>
                <c:pt idx="14">
                  <c:v>1810.6040869800702</c:v>
                </c:pt>
                <c:pt idx="15">
                  <c:v>2752.2483908008603</c:v>
                </c:pt>
                <c:pt idx="16">
                  <c:v>5096.4492711743032</c:v>
                </c:pt>
                <c:pt idx="17">
                  <c:v>9612.6339328960403</c:v>
                </c:pt>
                <c:pt idx="18">
                  <c:v>19109.252217555535</c:v>
                </c:pt>
                <c:pt idx="19">
                  <c:v>55482.88633241706</c:v>
                </c:pt>
                <c:pt idx="20">
                  <c:v>73215.087666370266</c:v>
                </c:pt>
                <c:pt idx="21">
                  <c:v>136230.97765681436</c:v>
                </c:pt>
              </c:numCache>
            </c:numRef>
          </c:val>
          <c:smooth val="0"/>
        </c:ser>
        <c:ser>
          <c:idx val="2"/>
          <c:order val="1"/>
          <c:tx>
            <c:strRef>
              <c:f>Allreduce!$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val>
            <c:numRef>
              <c:f>Allreduce!$E$4:$E$25</c:f>
              <c:numCache>
                <c:formatCode>0.00</c:formatCode>
                <c:ptCount val="22"/>
                <c:pt idx="0">
                  <c:v>62.410052037193736</c:v>
                </c:pt>
                <c:pt idx="1">
                  <c:v>47.499291570450872</c:v>
                </c:pt>
                <c:pt idx="2">
                  <c:v>41.68887498978313</c:v>
                </c:pt>
                <c:pt idx="3">
                  <c:v>37.887937497847169</c:v>
                </c:pt>
                <c:pt idx="4">
                  <c:v>48.771927057259433</c:v>
                </c:pt>
                <c:pt idx="5">
                  <c:v>32.054093738831035</c:v>
                </c:pt>
                <c:pt idx="6">
                  <c:v>35.527312515720602</c:v>
                </c:pt>
                <c:pt idx="7">
                  <c:v>45.34612493974533</c:v>
                </c:pt>
                <c:pt idx="8">
                  <c:v>48.215541662708937</c:v>
                </c:pt>
                <c:pt idx="9">
                  <c:v>58.757291676859438</c:v>
                </c:pt>
                <c:pt idx="10">
                  <c:v>82.133906192059911</c:v>
                </c:pt>
                <c:pt idx="11">
                  <c:v>133.56077084623976</c:v>
                </c:pt>
                <c:pt idx="12">
                  <c:v>200.98992706137594</c:v>
                </c:pt>
                <c:pt idx="13">
                  <c:v>268.17069788921771</c:v>
                </c:pt>
                <c:pt idx="14">
                  <c:v>508.07781255116362</c:v>
                </c:pt>
                <c:pt idx="15">
                  <c:v>1272.8947916912093</c:v>
                </c:pt>
                <c:pt idx="16">
                  <c:v>2180.1602084148367</c:v>
                </c:pt>
                <c:pt idx="17">
                  <c:v>4049.55156255255</c:v>
                </c:pt>
                <c:pt idx="18">
                  <c:v>7529.1357291825962</c:v>
                </c:pt>
                <c:pt idx="19">
                  <c:v>14535.624270803635</c:v>
                </c:pt>
                <c:pt idx="20">
                  <c:v>27580.794375068432</c:v>
                </c:pt>
                <c:pt idx="21">
                  <c:v>55421.655937548108</c:v>
                </c:pt>
              </c:numCache>
            </c:numRef>
          </c:val>
          <c:smooth val="0"/>
        </c:ser>
        <c:ser>
          <c:idx val="5"/>
          <c:order val="2"/>
          <c:tx>
            <c:v>OMPI-nightly Java FG</c:v>
          </c:tx>
          <c:spPr>
            <a:ln w="6350" cap="rnd">
              <a:solidFill>
                <a:schemeClr val="tx1"/>
              </a:solidFill>
              <a:round/>
            </a:ln>
            <a:effectLst/>
          </c:spPr>
          <c:marker>
            <c:symbol val="circle"/>
            <c:size val="4"/>
            <c:spPr>
              <a:noFill/>
              <a:ln w="6350">
                <a:solidFill>
                  <a:schemeClr val="tx1"/>
                </a:solidFill>
              </a:ln>
              <a:effectLst/>
            </c:spPr>
          </c:marker>
          <c:val>
            <c:numRef>
              <c:f>Allreduce!$H$4:$H$25</c:f>
              <c:numCache>
                <c:formatCode>0.00</c:formatCode>
                <c:ptCount val="22"/>
                <c:pt idx="0">
                  <c:v>20.190964142481434</c:v>
                </c:pt>
                <c:pt idx="1">
                  <c:v>16.925652821858666</c:v>
                </c:pt>
                <c:pt idx="2">
                  <c:v>15.781191488106998</c:v>
                </c:pt>
                <c:pt idx="3">
                  <c:v>15.968129038810702</c:v>
                </c:pt>
                <c:pt idx="4">
                  <c:v>17.388400932153033</c:v>
                </c:pt>
                <c:pt idx="5">
                  <c:v>19.736009339491467</c:v>
                </c:pt>
                <c:pt idx="6">
                  <c:v>20.643013219038604</c:v>
                </c:pt>
                <c:pt idx="7">
                  <c:v>22.172396381696</c:v>
                </c:pt>
                <c:pt idx="8">
                  <c:v>25.890693068504302</c:v>
                </c:pt>
                <c:pt idx="9">
                  <c:v>32.726402084032664</c:v>
                </c:pt>
                <c:pt idx="10">
                  <c:v>44.830285012721994</c:v>
                </c:pt>
                <c:pt idx="11">
                  <c:v>66.281795501708928</c:v>
                </c:pt>
                <c:pt idx="12">
                  <c:v>124.24062937498032</c:v>
                </c:pt>
                <c:pt idx="13">
                  <c:v>153.42195083697598</c:v>
                </c:pt>
                <c:pt idx="14">
                  <c:v>216.182246804237</c:v>
                </c:pt>
                <c:pt idx="15">
                  <c:v>429.48715388774832</c:v>
                </c:pt>
                <c:pt idx="16">
                  <c:v>807.96425541241899</c:v>
                </c:pt>
                <c:pt idx="17">
                  <c:v>1678.74604463577</c:v>
                </c:pt>
                <c:pt idx="18">
                  <c:v>3346.6311792532529</c:v>
                </c:pt>
                <c:pt idx="19">
                  <c:v>6703.3424476782429</c:v>
                </c:pt>
                <c:pt idx="20">
                  <c:v>13150.616933902033</c:v>
                </c:pt>
                <c:pt idx="21">
                  <c:v>25456.150149305602</c:v>
                </c:pt>
              </c:numCache>
            </c:numRef>
          </c:val>
          <c:smooth val="0"/>
        </c:ser>
        <c:ser>
          <c:idx val="1"/>
          <c:order val="3"/>
          <c:tx>
            <c:v>OMPI-trunk Java FG</c:v>
          </c:tx>
          <c:spPr>
            <a:ln w="6350" cap="rnd">
              <a:solidFill>
                <a:schemeClr val="tx1"/>
              </a:solidFill>
              <a:round/>
            </a:ln>
            <a:effectLst/>
          </c:spPr>
          <c:marker>
            <c:symbol val="triangle"/>
            <c:size val="6"/>
            <c:spPr>
              <a:noFill/>
              <a:ln w="6350">
                <a:solidFill>
                  <a:schemeClr val="tx1"/>
                </a:solidFill>
              </a:ln>
              <a:effectLst/>
            </c:spPr>
          </c:marker>
          <c:val>
            <c:numRef>
              <c:f>Allreduce!$D$4:$D$25</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ser>
          <c:idx val="0"/>
          <c:order val="4"/>
          <c:tx>
            <c:v>OMPI-trunk C FG</c:v>
          </c:tx>
          <c:spPr>
            <a:ln w="6350" cap="rnd">
              <a:solidFill>
                <a:schemeClr val="tx1"/>
              </a:solidFill>
              <a:prstDash val="dash"/>
              <a:round/>
            </a:ln>
            <a:effectLst/>
          </c:spPr>
          <c:marker>
            <c:symbol val="x"/>
            <c:size val="3"/>
            <c:spPr>
              <a:noFill/>
              <a:ln w="9525">
                <a:solidFill>
                  <a:schemeClr val="tx1"/>
                </a:solidFill>
              </a:ln>
              <a:effectLst/>
            </c:spPr>
          </c:marker>
          <c:cat>
            <c:strRef>
              <c:f>Allreduce!$A$4:$A$25</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C$4:$C$25</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4"/>
          <c:order val="5"/>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val>
            <c:numRef>
              <c:f>Allreduce!$G$4:$G$25</c:f>
              <c:numCache>
                <c:formatCode>0.00</c:formatCode>
                <c:ptCount val="22"/>
                <c:pt idx="0">
                  <c:v>10.26</c:v>
                </c:pt>
                <c:pt idx="1">
                  <c:v>10.193333333333333</c:v>
                </c:pt>
                <c:pt idx="2">
                  <c:v>9.84</c:v>
                </c:pt>
                <c:pt idx="3">
                  <c:v>9.793333333333333</c:v>
                </c:pt>
                <c:pt idx="4">
                  <c:v>10.229999999999999</c:v>
                </c:pt>
                <c:pt idx="5">
                  <c:v>13.72</c:v>
                </c:pt>
                <c:pt idx="6">
                  <c:v>14.686666666666667</c:v>
                </c:pt>
                <c:pt idx="7">
                  <c:v>16.053333333333331</c:v>
                </c:pt>
                <c:pt idx="8">
                  <c:v>19.463333333333335</c:v>
                </c:pt>
                <c:pt idx="9">
                  <c:v>26.103333333333335</c:v>
                </c:pt>
                <c:pt idx="10">
                  <c:v>37.07</c:v>
                </c:pt>
                <c:pt idx="11">
                  <c:v>56.713333333333338</c:v>
                </c:pt>
                <c:pt idx="12">
                  <c:v>111.14999999999999</c:v>
                </c:pt>
                <c:pt idx="13">
                  <c:v>137.24666666666667</c:v>
                </c:pt>
                <c:pt idx="14">
                  <c:v>189.1</c:v>
                </c:pt>
                <c:pt idx="15">
                  <c:v>325.36333333333329</c:v>
                </c:pt>
                <c:pt idx="16">
                  <c:v>612.71999999999991</c:v>
                </c:pt>
                <c:pt idx="17">
                  <c:v>1254.4533333333334</c:v>
                </c:pt>
                <c:pt idx="18">
                  <c:v>2199.5966666666668</c:v>
                </c:pt>
                <c:pt idx="19">
                  <c:v>4067.4966666666664</c:v>
                </c:pt>
                <c:pt idx="20">
                  <c:v>8091.0233333333335</c:v>
                </c:pt>
                <c:pt idx="21">
                  <c:v>16168.81</c:v>
                </c:pt>
              </c:numCache>
            </c:numRef>
          </c:val>
          <c:smooth val="0"/>
        </c:ser>
        <c:dLbls>
          <c:showLegendKey val="0"/>
          <c:showVal val="0"/>
          <c:showCatName val="0"/>
          <c:showSerName val="0"/>
          <c:showPercent val="0"/>
          <c:showBubbleSize val="0"/>
        </c:dLbls>
        <c:marker val="1"/>
        <c:smooth val="0"/>
        <c:axId val="858358000"/>
        <c:axId val="858361264"/>
      </c:lineChart>
      <c:catAx>
        <c:axId val="8583580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bytes)</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858361264"/>
        <c:crosses val="autoZero"/>
        <c:auto val="1"/>
        <c:lblAlgn val="ctr"/>
        <c:lblOffset val="100"/>
        <c:noMultiLvlLbl val="0"/>
      </c:catAx>
      <c:valAx>
        <c:axId val="858361264"/>
        <c:scaling>
          <c:logBase val="10"/>
          <c:orientation val="minMax"/>
          <c:max val="20000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2.9670353705786776E-2"/>
              <c:y val="0.486834718576844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8358000"/>
        <c:crosses val="autoZero"/>
        <c:crossBetween val="between"/>
      </c:valAx>
      <c:spPr>
        <a:noFill/>
        <a:ln w="6350">
          <a:solidFill>
            <a:schemeClr val="tx1"/>
          </a:solidFill>
        </a:ln>
        <a:effectLst/>
      </c:spPr>
    </c:plotArea>
    <c:legend>
      <c:legendPos val="t"/>
      <c:layout>
        <c:manualLayout>
          <c:xMode val="edge"/>
          <c:yMode val="edge"/>
          <c:x val="0.17492688413948257"/>
          <c:y val="6.0744750656167988E-2"/>
          <c:w val="0.49861173603299586"/>
          <c:h val="0.28373833479148441"/>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64235720534932"/>
          <c:y val="4.571813939924177E-2"/>
          <c:w val="0.83937382827146612"/>
          <c:h val="0.75762122071424476"/>
        </c:manualLayout>
      </c:layout>
      <c:barChart>
        <c:barDir val="col"/>
        <c:grouping val="clustered"/>
        <c:varyColors val="0"/>
        <c:ser>
          <c:idx val="0"/>
          <c:order val="0"/>
          <c:tx>
            <c:v>MPI.NET</c:v>
          </c:tx>
          <c:spPr>
            <a:pattFill prst="ltDnDiag">
              <a:fgClr>
                <a:sysClr val="windowText" lastClr="000000"/>
              </a:fgClr>
              <a:bgClr>
                <a:sysClr val="window" lastClr="FFFFFF"/>
              </a:bgClr>
            </a:pattFill>
            <a:ln>
              <a:solidFill>
                <a:sysClr val="windowText" lastClr="000000"/>
              </a:solidFill>
            </a:ln>
            <a:effectLst/>
          </c:spPr>
          <c:invertIfNegative val="0"/>
          <c:val>
            <c:numRef>
              <c:f>Charge5WThreads!$M$19:$M$25</c:f>
              <c:numCache>
                <c:formatCode>General</c:formatCode>
                <c:ptCount val="7"/>
                <c:pt idx="0">
                  <c:v>0.32192999999999999</c:v>
                </c:pt>
                <c:pt idx="1">
                  <c:v>0.28872999999999999</c:v>
                </c:pt>
                <c:pt idx="2">
                  <c:v>0.24510000000000001</c:v>
                </c:pt>
                <c:pt idx="3">
                  <c:v>0.23513000000000001</c:v>
                </c:pt>
                <c:pt idx="4">
                  <c:v>0.24498</c:v>
                </c:pt>
                <c:pt idx="5">
                  <c:v>0.23841000000000001</c:v>
                </c:pt>
                <c:pt idx="6">
                  <c:v>0.26074999999999998</c:v>
                </c:pt>
              </c:numCache>
            </c:numRef>
          </c:val>
        </c:ser>
        <c:ser>
          <c:idx val="1"/>
          <c:order val="1"/>
          <c:tx>
            <c:v>OMPI-nightly</c:v>
          </c:tx>
          <c:spPr>
            <a:pattFill prst="wdDnDiag">
              <a:fgClr>
                <a:sysClr val="windowText" lastClr="000000"/>
              </a:fgClr>
              <a:bgClr>
                <a:sysClr val="window" lastClr="FFFFFF"/>
              </a:bgClr>
            </a:pattFill>
            <a:ln>
              <a:solidFill>
                <a:schemeClr val="tx1"/>
              </a:solidFill>
            </a:ln>
            <a:effectLst/>
          </c:spPr>
          <c:invertIfNegative val="0"/>
          <c:cat>
            <c:strRef>
              <c:f>Charge5WThreads!$B$3:$B$9</c:f>
              <c:strCache>
                <c:ptCount val="7"/>
                <c:pt idx="0">
                  <c:v>2x1x8</c:v>
                </c:pt>
                <c:pt idx="1">
                  <c:v>4x1x8</c:v>
                </c:pt>
                <c:pt idx="2">
                  <c:v>8x1x8</c:v>
                </c:pt>
                <c:pt idx="3">
                  <c:v>1x2x8</c:v>
                </c:pt>
                <c:pt idx="4">
                  <c:v>4x2x8</c:v>
                </c:pt>
                <c:pt idx="5">
                  <c:v>1x4x8</c:v>
                </c:pt>
                <c:pt idx="6">
                  <c:v>2x4x8</c:v>
                </c:pt>
              </c:strCache>
            </c:strRef>
          </c:cat>
          <c:val>
            <c:numRef>
              <c:f>Charge5WThreads!$M$3:$M$9</c:f>
              <c:numCache>
                <c:formatCode>General</c:formatCode>
                <c:ptCount val="7"/>
                <c:pt idx="0">
                  <c:v>0.15096999999999999</c:v>
                </c:pt>
                <c:pt idx="1">
                  <c:v>0.11778</c:v>
                </c:pt>
                <c:pt idx="2">
                  <c:v>0.11226999999999999</c:v>
                </c:pt>
                <c:pt idx="3">
                  <c:v>0.14291000000000001</c:v>
                </c:pt>
                <c:pt idx="4">
                  <c:v>0.11876</c:v>
                </c:pt>
                <c:pt idx="5">
                  <c:v>0.14445</c:v>
                </c:pt>
                <c:pt idx="6">
                  <c:v>0.1464</c:v>
                </c:pt>
              </c:numCache>
            </c:numRef>
          </c:val>
        </c:ser>
        <c:ser>
          <c:idx val="2"/>
          <c:order val="2"/>
          <c:tx>
            <c:v>OMPI-trunk</c:v>
          </c:tx>
          <c:spPr>
            <a:pattFill prst="pct50">
              <a:fgClr>
                <a:sysClr val="windowText" lastClr="000000"/>
              </a:fgClr>
              <a:bgClr>
                <a:sysClr val="window" lastClr="FFFFFF"/>
              </a:bgClr>
            </a:pattFill>
            <a:ln>
              <a:solidFill>
                <a:schemeClr val="tx1"/>
              </a:solidFill>
            </a:ln>
            <a:effectLst/>
          </c:spPr>
          <c:invertIfNegative val="0"/>
          <c:val>
            <c:numRef>
              <c:f>Charge5WThreads!$M$11:$M$17</c:f>
              <c:numCache>
                <c:formatCode>General</c:formatCode>
                <c:ptCount val="7"/>
                <c:pt idx="0">
                  <c:v>0.13825999999999999</c:v>
                </c:pt>
                <c:pt idx="1">
                  <c:v>0.10238</c:v>
                </c:pt>
                <c:pt idx="2">
                  <c:v>9.3229999999999993E-2</c:v>
                </c:pt>
                <c:pt idx="3">
                  <c:v>0.12035999999999999</c:v>
                </c:pt>
                <c:pt idx="4">
                  <c:v>8.6529999999999996E-2</c:v>
                </c:pt>
                <c:pt idx="5">
                  <c:v>0.15217</c:v>
                </c:pt>
                <c:pt idx="6">
                  <c:v>0.10423</c:v>
                </c:pt>
              </c:numCache>
            </c:numRef>
          </c:val>
        </c:ser>
        <c:dLbls>
          <c:showLegendKey val="0"/>
          <c:showVal val="0"/>
          <c:showCatName val="0"/>
          <c:showSerName val="0"/>
          <c:showPercent val="0"/>
          <c:showBubbleSize val="0"/>
        </c:dLbls>
        <c:gapWidth val="150"/>
        <c:axId val="589419264"/>
        <c:axId val="589427968"/>
      </c:barChart>
      <c:catAx>
        <c:axId val="5894192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27968"/>
        <c:crosses val="autoZero"/>
        <c:auto val="1"/>
        <c:lblAlgn val="ctr"/>
        <c:lblOffset val="100"/>
        <c:noMultiLvlLbl val="0"/>
      </c:catAx>
      <c:valAx>
        <c:axId val="58942796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19264"/>
        <c:crosses val="autoZero"/>
        <c:crossBetween val="between"/>
      </c:valAx>
      <c:spPr>
        <a:noFill/>
        <a:ln>
          <a:solidFill>
            <a:schemeClr val="tx1"/>
          </a:solidFill>
        </a:ln>
        <a:effectLst/>
      </c:spPr>
    </c:plotArea>
    <c:legend>
      <c:legendPos val="t"/>
      <c:layout>
        <c:manualLayout>
          <c:xMode val="edge"/>
          <c:yMode val="edge"/>
          <c:x val="0.72914510686164247"/>
          <c:y val="6.2395309882747066E-2"/>
          <c:w val="0.24562742157230349"/>
          <c:h val="0.23642600579450179"/>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06005499312585"/>
          <c:y val="4.571813939924177E-2"/>
          <c:w val="0.43461192350956129"/>
          <c:h val="0.72580388989837807"/>
        </c:manualLayout>
      </c:layout>
      <c:barChart>
        <c:barDir val="col"/>
        <c:grouping val="clustered"/>
        <c:varyColors val="0"/>
        <c:ser>
          <c:idx val="1"/>
          <c:order val="0"/>
          <c:tx>
            <c:strRef>
              <c:f>Sequential!$A$13</c:f>
              <c:strCache>
                <c:ptCount val="1"/>
                <c:pt idx="0">
                  <c:v>OMPI-trunk Madrid</c:v>
                </c:pt>
              </c:strCache>
            </c:strRef>
          </c:tx>
          <c:spPr>
            <a:pattFill prst="ltDnDiag">
              <a:fgClr>
                <a:schemeClr val="tx1"/>
              </a:fgClr>
              <a:bgClr>
                <a:schemeClr val="bg1"/>
              </a:bgClr>
            </a:pattFill>
            <a:ln>
              <a:solidFill>
                <a:schemeClr val="tx1"/>
              </a:solidFill>
            </a:ln>
            <a:effectLst/>
          </c:spPr>
          <c:invertIfNegative val="0"/>
          <c:cat>
            <c:strLit>
              <c:ptCount val="1"/>
              <c:pt idx="0">
                <c:v>1x1x1</c:v>
              </c:pt>
            </c:strLit>
          </c:cat>
          <c:val>
            <c:numRef>
              <c:f>Sequential!$B$13</c:f>
              <c:numCache>
                <c:formatCode>0.00</c:formatCode>
                <c:ptCount val="1"/>
                <c:pt idx="0">
                  <c:v>31.480374444444443</c:v>
                </c:pt>
              </c:numCache>
            </c:numRef>
          </c:val>
        </c:ser>
        <c:ser>
          <c:idx val="0"/>
          <c:order val="1"/>
          <c:tx>
            <c:strRef>
              <c:f>Sequential!$A$15</c:f>
              <c:strCache>
                <c:ptCount val="1"/>
                <c:pt idx="0">
                  <c:v>OMPI-trunk FG</c:v>
                </c:pt>
              </c:strCache>
            </c:strRef>
          </c:tx>
          <c:spPr>
            <a:pattFill prst="pct50">
              <a:fgClr>
                <a:schemeClr val="tx1"/>
              </a:fgClr>
              <a:bgClr>
                <a:schemeClr val="bg1"/>
              </a:bgClr>
            </a:pattFill>
            <a:ln>
              <a:solidFill>
                <a:schemeClr val="tx1"/>
              </a:solidFill>
            </a:ln>
            <a:effectLst/>
          </c:spPr>
          <c:invertIfNegative val="0"/>
          <c:cat>
            <c:strLit>
              <c:ptCount val="1"/>
              <c:pt idx="0">
                <c:v>1x1x1</c:v>
              </c:pt>
            </c:strLit>
          </c:cat>
          <c:val>
            <c:numRef>
              <c:f>Sequential!$B$15</c:f>
              <c:numCache>
                <c:formatCode>0.00</c:formatCode>
                <c:ptCount val="1"/>
                <c:pt idx="0">
                  <c:v>8.8213899999999992</c:v>
                </c:pt>
              </c:numCache>
            </c:numRef>
          </c:val>
        </c:ser>
        <c:ser>
          <c:idx val="3"/>
          <c:order val="2"/>
          <c:tx>
            <c:strRef>
              <c:f>Sequential!$A$16</c:f>
              <c:strCache>
                <c:ptCount val="1"/>
                <c:pt idx="0">
                  <c:v>MPI.NET Tempest</c:v>
                </c:pt>
              </c:strCache>
            </c:strRef>
          </c:tx>
          <c:spPr>
            <a:pattFill prst="pct70">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B$16</c:f>
              <c:numCache>
                <c:formatCode>0.00</c:formatCode>
                <c:ptCount val="1"/>
                <c:pt idx="0">
                  <c:v>24.514980000000001</c:v>
                </c:pt>
              </c:numCache>
            </c:numRef>
          </c:val>
        </c:ser>
        <c:dLbls>
          <c:showLegendKey val="0"/>
          <c:showVal val="0"/>
          <c:showCatName val="0"/>
          <c:showSerName val="0"/>
          <c:showPercent val="0"/>
          <c:showBubbleSize val="0"/>
        </c:dLbls>
        <c:gapWidth val="12"/>
        <c:axId val="589423072"/>
        <c:axId val="589424160"/>
      </c:barChart>
      <c:catAx>
        <c:axId val="5894230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24160"/>
        <c:crosses val="autoZero"/>
        <c:auto val="0"/>
        <c:lblAlgn val="ctr"/>
        <c:lblOffset val="0"/>
        <c:tickLblSkip val="1"/>
        <c:tickMarkSkip val="1"/>
        <c:noMultiLvlLbl val="0"/>
      </c:catAx>
      <c:valAx>
        <c:axId val="589424160"/>
        <c:scaling>
          <c:orientation val="minMax"/>
          <c:max val="3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23072"/>
        <c:crosses val="autoZero"/>
        <c:crossBetween val="between"/>
      </c:valAx>
      <c:spPr>
        <a:noFill/>
        <a:ln>
          <a:solidFill>
            <a:schemeClr val="tx1"/>
          </a:solidFill>
        </a:ln>
        <a:effectLst/>
      </c:spPr>
    </c:plotArea>
    <c:legend>
      <c:legendPos val="r"/>
      <c:layout>
        <c:manualLayout>
          <c:xMode val="edge"/>
          <c:yMode val="edge"/>
          <c:x val="0.63095238095238104"/>
          <c:y val="5.8119226930804506E-2"/>
          <c:w val="0.34523809523809523"/>
          <c:h val="0.35333161872353896"/>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06005499312585"/>
          <c:y val="4.571813939924177E-2"/>
          <c:w val="0.43461192350956129"/>
          <c:h val="0.77708609636924308"/>
        </c:manualLayout>
      </c:layout>
      <c:barChart>
        <c:barDir val="col"/>
        <c:grouping val="clustered"/>
        <c:varyColors val="0"/>
        <c:ser>
          <c:idx val="1"/>
          <c:order val="0"/>
          <c:tx>
            <c:strRef>
              <c:f>Sequential!$A$13</c:f>
              <c:strCache>
                <c:ptCount val="1"/>
                <c:pt idx="0">
                  <c:v>OMPI-trunk Madrid</c:v>
                </c:pt>
              </c:strCache>
            </c:strRef>
          </c:tx>
          <c:spPr>
            <a:pattFill prst="ltDnDiag">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F$2</c:f>
              <c:numCache>
                <c:formatCode>General</c:formatCode>
                <c:ptCount val="1"/>
                <c:pt idx="0">
                  <c:v>147.49199999999999</c:v>
                </c:pt>
              </c:numCache>
            </c:numRef>
          </c:val>
        </c:ser>
        <c:ser>
          <c:idx val="0"/>
          <c:order val="1"/>
          <c:tx>
            <c:strRef>
              <c:f>Sequential!$A$15</c:f>
              <c:strCache>
                <c:ptCount val="1"/>
                <c:pt idx="0">
                  <c:v>OMPI-trunk FG</c:v>
                </c:pt>
              </c:strCache>
            </c:strRef>
          </c:tx>
          <c:spPr>
            <a:pattFill prst="pct50">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F$4</c:f>
              <c:numCache>
                <c:formatCode>General</c:formatCode>
                <c:ptCount val="1"/>
                <c:pt idx="0">
                  <c:v>84.024000000000001</c:v>
                </c:pt>
              </c:numCache>
            </c:numRef>
          </c:val>
        </c:ser>
        <c:ser>
          <c:idx val="3"/>
          <c:order val="2"/>
          <c:tx>
            <c:strRef>
              <c:f>Sequential!$A$16</c:f>
              <c:strCache>
                <c:ptCount val="1"/>
                <c:pt idx="0">
                  <c:v>MPI.NET Tempest</c:v>
                </c:pt>
              </c:strCache>
            </c:strRef>
          </c:tx>
          <c:spPr>
            <a:pattFill prst="pct70">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F$5</c:f>
              <c:numCache>
                <c:formatCode>General</c:formatCode>
                <c:ptCount val="1"/>
                <c:pt idx="0">
                  <c:v>130.94</c:v>
                </c:pt>
              </c:numCache>
            </c:numRef>
          </c:val>
        </c:ser>
        <c:dLbls>
          <c:showLegendKey val="0"/>
          <c:showVal val="0"/>
          <c:showCatName val="0"/>
          <c:showSerName val="0"/>
          <c:showPercent val="0"/>
          <c:showBubbleSize val="0"/>
        </c:dLbls>
        <c:gapWidth val="12"/>
        <c:axId val="589420352"/>
        <c:axId val="589426336"/>
      </c:barChart>
      <c:catAx>
        <c:axId val="5894203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26336"/>
        <c:crosses val="autoZero"/>
        <c:auto val="0"/>
        <c:lblAlgn val="ctr"/>
        <c:lblOffset val="0"/>
        <c:tickLblSkip val="1"/>
        <c:tickMarkSkip val="1"/>
        <c:noMultiLvlLbl val="0"/>
      </c:catAx>
      <c:valAx>
        <c:axId val="589426336"/>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20352"/>
        <c:crosses val="autoZero"/>
        <c:crossBetween val="between"/>
      </c:valAx>
      <c:spPr>
        <a:noFill/>
        <a:ln>
          <a:solidFill>
            <a:schemeClr val="tx1"/>
          </a:solidFill>
        </a:ln>
        <a:effectLst/>
      </c:spPr>
    </c:plotArea>
    <c:legend>
      <c:legendPos val="r"/>
      <c:layout>
        <c:manualLayout>
          <c:xMode val="edge"/>
          <c:yMode val="edge"/>
          <c:x val="0.63095238095238104"/>
          <c:y val="5.8119226930804506E-2"/>
          <c:w val="0.34523809523809523"/>
          <c:h val="0.35333161872353896"/>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06005499312585"/>
          <c:y val="4.571813939924177E-2"/>
          <c:w val="0.43461192350956129"/>
          <c:h val="0.77708609636924308"/>
        </c:manualLayout>
      </c:layout>
      <c:barChart>
        <c:barDir val="col"/>
        <c:grouping val="clustered"/>
        <c:varyColors val="0"/>
        <c:ser>
          <c:idx val="1"/>
          <c:order val="0"/>
          <c:tx>
            <c:v>MPI.NET Madrid</c:v>
          </c:tx>
          <c:spPr>
            <a:pattFill prst="lgCheck">
              <a:fgClr>
                <a:sysClr val="windowText" lastClr="000000"/>
              </a:fgClr>
              <a:bgClr>
                <a:sysClr val="window" lastClr="FFFFFF"/>
              </a:bgClr>
            </a:pattFill>
            <a:ln>
              <a:solidFill>
                <a:sysClr val="windowText" lastClr="000000"/>
              </a:solidFill>
            </a:ln>
            <a:effectLst/>
          </c:spPr>
          <c:invertIfNegative val="0"/>
          <c:cat>
            <c:strLit>
              <c:ptCount val="1"/>
              <c:pt idx="0">
                <c:v>1x4x1</c:v>
              </c:pt>
            </c:strLit>
          </c:cat>
          <c:val>
            <c:numRef>
              <c:f>Sequential!$D$2</c:f>
              <c:numCache>
                <c:formatCode>General</c:formatCode>
                <c:ptCount val="1"/>
                <c:pt idx="0">
                  <c:v>123.28</c:v>
                </c:pt>
              </c:numCache>
            </c:numRef>
          </c:val>
        </c:ser>
        <c:ser>
          <c:idx val="0"/>
          <c:order val="1"/>
          <c:tx>
            <c:strRef>
              <c:f>Sequential!$A$15</c:f>
              <c:strCache>
                <c:ptCount val="1"/>
                <c:pt idx="0">
                  <c:v>OMPI-trunk FG</c:v>
                </c:pt>
              </c:strCache>
            </c:strRef>
          </c:tx>
          <c:spPr>
            <a:pattFill prst="pct50">
              <a:fgClr>
                <a:sysClr val="windowText" lastClr="000000"/>
              </a:fgClr>
              <a:bgClr>
                <a:sysClr val="window" lastClr="FFFFFF"/>
              </a:bgClr>
            </a:pattFill>
            <a:ln>
              <a:solidFill>
                <a:sysClr val="windowText" lastClr="000000"/>
              </a:solidFill>
            </a:ln>
            <a:effectLst/>
          </c:spPr>
          <c:invertIfNegative val="0"/>
          <c:cat>
            <c:strLit>
              <c:ptCount val="1"/>
              <c:pt idx="0">
                <c:v>1x4x1</c:v>
              </c:pt>
            </c:strLit>
          </c:cat>
          <c:val>
            <c:numRef>
              <c:f>Sequential!$D$4</c:f>
              <c:numCache>
                <c:formatCode>0.00</c:formatCode>
                <c:ptCount val="1"/>
                <c:pt idx="0">
                  <c:v>63.396000000000001</c:v>
                </c:pt>
              </c:numCache>
            </c:numRef>
          </c:val>
        </c:ser>
        <c:ser>
          <c:idx val="3"/>
          <c:order val="2"/>
          <c:tx>
            <c:strRef>
              <c:f>Sequential!$A$16</c:f>
              <c:strCache>
                <c:ptCount val="1"/>
                <c:pt idx="0">
                  <c:v>MPI.NET Tempest</c:v>
                </c:pt>
              </c:strCache>
            </c:strRef>
          </c:tx>
          <c:spPr>
            <a:pattFill prst="pct70">
              <a:fgClr>
                <a:sysClr val="windowText" lastClr="000000"/>
              </a:fgClr>
              <a:bgClr>
                <a:sysClr val="window" lastClr="FFFFFF"/>
              </a:bgClr>
            </a:pattFill>
            <a:ln>
              <a:solidFill>
                <a:sysClr val="windowText" lastClr="000000"/>
              </a:solidFill>
            </a:ln>
            <a:effectLst/>
          </c:spPr>
          <c:invertIfNegative val="0"/>
          <c:cat>
            <c:strLit>
              <c:ptCount val="1"/>
              <c:pt idx="0">
                <c:v>1x4x1</c:v>
              </c:pt>
            </c:strLit>
          </c:cat>
          <c:val>
            <c:numRef>
              <c:f>Sequential!$D$5</c:f>
              <c:numCache>
                <c:formatCode>General</c:formatCode>
                <c:ptCount val="1"/>
                <c:pt idx="0">
                  <c:v>59.53</c:v>
                </c:pt>
              </c:numCache>
            </c:numRef>
          </c:val>
        </c:ser>
        <c:dLbls>
          <c:showLegendKey val="0"/>
          <c:showVal val="0"/>
          <c:showCatName val="0"/>
          <c:showSerName val="0"/>
          <c:showPercent val="0"/>
          <c:showBubbleSize val="0"/>
        </c:dLbls>
        <c:gapWidth val="12"/>
        <c:axId val="589421984"/>
        <c:axId val="589414368"/>
      </c:barChart>
      <c:catAx>
        <c:axId val="5894219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14368"/>
        <c:crosses val="autoZero"/>
        <c:auto val="0"/>
        <c:lblAlgn val="ctr"/>
        <c:lblOffset val="0"/>
        <c:tickLblSkip val="1"/>
        <c:tickMarkSkip val="1"/>
        <c:noMultiLvlLbl val="0"/>
      </c:catAx>
      <c:valAx>
        <c:axId val="58941436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21984"/>
        <c:crosses val="autoZero"/>
        <c:crossBetween val="between"/>
      </c:valAx>
      <c:spPr>
        <a:noFill/>
        <a:ln>
          <a:solidFill>
            <a:schemeClr val="tx1"/>
          </a:solidFill>
        </a:ln>
        <a:effectLst/>
      </c:spPr>
    </c:plotArea>
    <c:legend>
      <c:legendPos val="r"/>
      <c:layout>
        <c:manualLayout>
          <c:xMode val="edge"/>
          <c:yMode val="edge"/>
          <c:x val="0.63095238095238104"/>
          <c:y val="5.8119226930804506E-2"/>
          <c:w val="0.34523809523809523"/>
          <c:h val="0.35333161872353896"/>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6005499312587"/>
          <c:y val="4.0577765003650242E-2"/>
          <c:w val="0.86935758030246224"/>
          <c:h val="0.77007374078240221"/>
        </c:manualLayout>
      </c:layout>
      <c:lineChart>
        <c:grouping val="standard"/>
        <c:varyColors val="0"/>
        <c:ser>
          <c:idx val="3"/>
          <c:order val="0"/>
          <c:tx>
            <c:strRef>
              <c:f>Latency!$F$2</c:f>
              <c:strCache>
                <c:ptCount val="1"/>
                <c:pt idx="0">
                  <c:v>MPI.NET C# in Tempest</c:v>
                </c:pt>
              </c:strCache>
            </c:strRef>
          </c:tx>
          <c:spPr>
            <a:ln w="6350" cap="rnd">
              <a:solidFill>
                <a:schemeClr val="tx1"/>
              </a:solidFill>
              <a:round/>
            </a:ln>
            <a:effectLst/>
          </c:spPr>
          <c:marker>
            <c:symbol val="square"/>
            <c:size val="3"/>
            <c:spPr>
              <a:solidFill>
                <a:schemeClr val="tx1"/>
              </a:solidFill>
              <a:ln w="317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F$4:$F$25</c:f>
              <c:numCache>
                <c:formatCode>General</c:formatCode>
                <c:ptCount val="22"/>
                <c:pt idx="0">
                  <c:v>51.163099356926999</c:v>
                </c:pt>
                <c:pt idx="1">
                  <c:v>51.291092881001497</c:v>
                </c:pt>
                <c:pt idx="2">
                  <c:v>51.376635208725901</c:v>
                </c:pt>
                <c:pt idx="3">
                  <c:v>49.168745405040703</c:v>
                </c:pt>
                <c:pt idx="4">
                  <c:v>51.934900693595402</c:v>
                </c:pt>
                <c:pt idx="5">
                  <c:v>49.179411726072402</c:v>
                </c:pt>
                <c:pt idx="6">
                  <c:v>50.7270676316693</c:v>
                </c:pt>
                <c:pt idx="7">
                  <c:v>49.877403536811499</c:v>
                </c:pt>
                <c:pt idx="8">
                  <c:v>51.580785075202598</c:v>
                </c:pt>
                <c:pt idx="9">
                  <c:v>52.955649793147998</c:v>
                </c:pt>
                <c:pt idx="10">
                  <c:v>53.388694766908898</c:v>
                </c:pt>
                <c:pt idx="11">
                  <c:v>55.486083496361999</c:v>
                </c:pt>
                <c:pt idx="12">
                  <c:v>68.337068543769405</c:v>
                </c:pt>
                <c:pt idx="13">
                  <c:v>91.165369027294204</c:v>
                </c:pt>
                <c:pt idx="14">
                  <c:v>116.335099213757</c:v>
                </c:pt>
                <c:pt idx="15">
                  <c:v>144.25946515984799</c:v>
                </c:pt>
                <c:pt idx="16">
                  <c:v>226.41003131866501</c:v>
                </c:pt>
                <c:pt idx="17">
                  <c:v>357.53095173277001</c:v>
                </c:pt>
                <c:pt idx="18">
                  <c:v>719.82966619543697</c:v>
                </c:pt>
                <c:pt idx="19">
                  <c:v>1303.0624180100899</c:v>
                </c:pt>
                <c:pt idx="20">
                  <c:v>2573.0662199202902</c:v>
                </c:pt>
                <c:pt idx="21">
                  <c:v>4924.5498992968396</c:v>
                </c:pt>
              </c:numCache>
            </c:numRef>
          </c:val>
          <c:smooth val="0"/>
        </c:ser>
        <c:ser>
          <c:idx val="2"/>
          <c:order val="1"/>
          <c:tx>
            <c:strRef>
              <c:f>Latency!$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E$4:$E$25</c:f>
              <c:numCache>
                <c:formatCode>General</c:formatCode>
                <c:ptCount val="22"/>
                <c:pt idx="0">
                  <c:v>3.07</c:v>
                </c:pt>
                <c:pt idx="1">
                  <c:v>2.3199999999999998</c:v>
                </c:pt>
                <c:pt idx="2">
                  <c:v>2.4</c:v>
                </c:pt>
                <c:pt idx="3">
                  <c:v>2.4</c:v>
                </c:pt>
                <c:pt idx="4">
                  <c:v>2.39</c:v>
                </c:pt>
                <c:pt idx="5">
                  <c:v>2.3199999999999998</c:v>
                </c:pt>
                <c:pt idx="6">
                  <c:v>2.35</c:v>
                </c:pt>
                <c:pt idx="7">
                  <c:v>2.59</c:v>
                </c:pt>
                <c:pt idx="8">
                  <c:v>2.67</c:v>
                </c:pt>
                <c:pt idx="9">
                  <c:v>3.53</c:v>
                </c:pt>
                <c:pt idx="10">
                  <c:v>3.91</c:v>
                </c:pt>
                <c:pt idx="11">
                  <c:v>4.82</c:v>
                </c:pt>
                <c:pt idx="12">
                  <c:v>6.29</c:v>
                </c:pt>
                <c:pt idx="13">
                  <c:v>7.84</c:v>
                </c:pt>
                <c:pt idx="14">
                  <c:v>10.86</c:v>
                </c:pt>
                <c:pt idx="15">
                  <c:v>16.84</c:v>
                </c:pt>
                <c:pt idx="16">
                  <c:v>28.51</c:v>
                </c:pt>
                <c:pt idx="17">
                  <c:v>51.23</c:v>
                </c:pt>
                <c:pt idx="18">
                  <c:v>76.5</c:v>
                </c:pt>
                <c:pt idx="19">
                  <c:v>144.16999999999999</c:v>
                </c:pt>
                <c:pt idx="20">
                  <c:v>281.95999999999998</c:v>
                </c:pt>
                <c:pt idx="21">
                  <c:v>552.12</c:v>
                </c:pt>
              </c:numCache>
            </c:numRef>
          </c:val>
          <c:smooth val="0"/>
        </c:ser>
        <c:ser>
          <c:idx val="5"/>
          <c:order val="2"/>
          <c:tx>
            <c:v>OMPI-nightly Java FG</c:v>
          </c:tx>
          <c:spPr>
            <a:ln w="6350" cap="rnd">
              <a:solidFill>
                <a:schemeClr val="tx1"/>
              </a:solidFill>
              <a:round/>
            </a:ln>
            <a:effectLst/>
          </c:spPr>
          <c:marker>
            <c:symbol val="circle"/>
            <c:size val="4"/>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H$4:$H$25</c:f>
              <c:numCache>
                <c:formatCode>0.00</c:formatCode>
                <c:ptCount val="22"/>
                <c:pt idx="0">
                  <c:v>8.61</c:v>
                </c:pt>
                <c:pt idx="1">
                  <c:v>5.54</c:v>
                </c:pt>
                <c:pt idx="2">
                  <c:v>5.17</c:v>
                </c:pt>
                <c:pt idx="3">
                  <c:v>5.92</c:v>
                </c:pt>
                <c:pt idx="4">
                  <c:v>5.15</c:v>
                </c:pt>
                <c:pt idx="5">
                  <c:v>6.23</c:v>
                </c:pt>
                <c:pt idx="6">
                  <c:v>5.31</c:v>
                </c:pt>
                <c:pt idx="7">
                  <c:v>5.49</c:v>
                </c:pt>
                <c:pt idx="8">
                  <c:v>6.65</c:v>
                </c:pt>
                <c:pt idx="9">
                  <c:v>8.51</c:v>
                </c:pt>
                <c:pt idx="10">
                  <c:v>7.16</c:v>
                </c:pt>
                <c:pt idx="11">
                  <c:v>7.96</c:v>
                </c:pt>
                <c:pt idx="12">
                  <c:v>10.75</c:v>
                </c:pt>
                <c:pt idx="13">
                  <c:v>11.17</c:v>
                </c:pt>
                <c:pt idx="14">
                  <c:v>14.51</c:v>
                </c:pt>
                <c:pt idx="15">
                  <c:v>27.88</c:v>
                </c:pt>
                <c:pt idx="16">
                  <c:v>43.47</c:v>
                </c:pt>
                <c:pt idx="17">
                  <c:v>72.2</c:v>
                </c:pt>
                <c:pt idx="18">
                  <c:v>118.2</c:v>
                </c:pt>
                <c:pt idx="19">
                  <c:v>229.06</c:v>
                </c:pt>
                <c:pt idx="20">
                  <c:v>476.01</c:v>
                </c:pt>
                <c:pt idx="21">
                  <c:v>1054.1300000000001</c:v>
                </c:pt>
              </c:numCache>
            </c:numRef>
          </c:val>
          <c:smooth val="0"/>
        </c:ser>
        <c:ser>
          <c:idx val="1"/>
          <c:order val="3"/>
          <c:tx>
            <c:v>OMPI-trunk Java FG</c:v>
          </c:tx>
          <c:spPr>
            <a:ln w="6350" cap="rnd">
              <a:solidFill>
                <a:schemeClr val="tx1"/>
              </a:solidFill>
              <a:round/>
            </a:ln>
            <a:effectLst/>
          </c:spPr>
          <c:marker>
            <c:symbol val="triangle"/>
            <c:size val="6"/>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D$4:$D$25</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ser>
          <c:idx val="0"/>
          <c:order val="4"/>
          <c:tx>
            <c:v>OMPI-trunk C FG</c:v>
          </c:tx>
          <c:spPr>
            <a:ln w="6350" cap="rnd">
              <a:solidFill>
                <a:schemeClr val="tx1"/>
              </a:solidFill>
              <a:prstDash val="dash"/>
              <a:round/>
            </a:ln>
            <a:effectLst/>
          </c:spPr>
          <c:marker>
            <c:symbol val="x"/>
            <c:size val="3"/>
            <c:spPr>
              <a:noFill/>
              <a:ln w="952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C$4:$C$25</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4"/>
          <c:order val="5"/>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G$4:$G$25</c:f>
              <c:numCache>
                <c:formatCode>General</c:formatCode>
                <c:ptCount val="22"/>
                <c:pt idx="0">
                  <c:v>1.92</c:v>
                </c:pt>
                <c:pt idx="1">
                  <c:v>1.85</c:v>
                </c:pt>
                <c:pt idx="2">
                  <c:v>1.87</c:v>
                </c:pt>
                <c:pt idx="3">
                  <c:v>1.85</c:v>
                </c:pt>
                <c:pt idx="4">
                  <c:v>1.9</c:v>
                </c:pt>
                <c:pt idx="5">
                  <c:v>1.93</c:v>
                </c:pt>
                <c:pt idx="6">
                  <c:v>1.98</c:v>
                </c:pt>
                <c:pt idx="7">
                  <c:v>2.14</c:v>
                </c:pt>
                <c:pt idx="8">
                  <c:v>3.26</c:v>
                </c:pt>
                <c:pt idx="9">
                  <c:v>3.47</c:v>
                </c:pt>
                <c:pt idx="10">
                  <c:v>3.79</c:v>
                </c:pt>
                <c:pt idx="11">
                  <c:v>4.46</c:v>
                </c:pt>
                <c:pt idx="12">
                  <c:v>5.9</c:v>
                </c:pt>
                <c:pt idx="13">
                  <c:v>7.39</c:v>
                </c:pt>
                <c:pt idx="14">
                  <c:v>10.62</c:v>
                </c:pt>
                <c:pt idx="15">
                  <c:v>15.56</c:v>
                </c:pt>
                <c:pt idx="16">
                  <c:v>23.81</c:v>
                </c:pt>
                <c:pt idx="17">
                  <c:v>40.46</c:v>
                </c:pt>
                <c:pt idx="18">
                  <c:v>73.83</c:v>
                </c:pt>
                <c:pt idx="19">
                  <c:v>140.6</c:v>
                </c:pt>
                <c:pt idx="20">
                  <c:v>273.66000000000003</c:v>
                </c:pt>
                <c:pt idx="21">
                  <c:v>540.01</c:v>
                </c:pt>
              </c:numCache>
            </c:numRef>
          </c:val>
          <c:smooth val="0"/>
        </c:ser>
        <c:dLbls>
          <c:showLegendKey val="0"/>
          <c:showVal val="0"/>
          <c:showCatName val="0"/>
          <c:showSerName val="0"/>
          <c:showPercent val="0"/>
          <c:showBubbleSize val="0"/>
        </c:dLbls>
        <c:marker val="1"/>
        <c:smooth val="0"/>
        <c:axId val="858355824"/>
        <c:axId val="858347664"/>
      </c:lineChart>
      <c:catAx>
        <c:axId val="8583558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bytes)</a:t>
                </a:r>
              </a:p>
            </c:rich>
          </c:tx>
          <c:layout>
            <c:manualLayout>
              <c:xMode val="edge"/>
              <c:yMode val="edge"/>
              <c:x val="0.13621203599550055"/>
              <c:y val="0.920313165982457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858347664"/>
        <c:crosses val="autoZero"/>
        <c:auto val="1"/>
        <c:lblAlgn val="ctr"/>
        <c:lblOffset val="100"/>
        <c:noMultiLvlLbl val="0"/>
      </c:catAx>
      <c:valAx>
        <c:axId val="858347664"/>
        <c:scaling>
          <c:logBase val="10"/>
          <c:orientation val="minMax"/>
          <c:max val="1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8355824"/>
        <c:crosses val="autoZero"/>
        <c:crossBetween val="between"/>
      </c:valAx>
      <c:spPr>
        <a:noFill/>
        <a:ln w="6350">
          <a:solidFill>
            <a:schemeClr val="tx1"/>
          </a:solidFill>
        </a:ln>
        <a:effectLst/>
      </c:spPr>
    </c:plotArea>
    <c:legend>
      <c:legendPos val="t"/>
      <c:layout>
        <c:manualLayout>
          <c:xMode val="edge"/>
          <c:yMode val="edge"/>
          <c:x val="0.15111741752394467"/>
          <c:y val="7.0003916177144521E-2"/>
          <c:w val="0.47083395825521812"/>
          <c:h val="0.28350550704130184"/>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75053118360206"/>
          <c:y val="2.0922013461188643E-2"/>
          <c:w val="0.83316710411198602"/>
          <c:h val="0.77095468991477467"/>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3:$K$24</c:f>
              <c:numCache>
                <c:formatCode>0.00</c:formatCode>
                <c:ptCount val="22"/>
                <c:pt idx="0">
                  <c:v>205.85333333333332</c:v>
                </c:pt>
                <c:pt idx="1">
                  <c:v>201.37333333333333</c:v>
                </c:pt>
                <c:pt idx="2">
                  <c:v>206.08666666666667</c:v>
                </c:pt>
                <c:pt idx="3">
                  <c:v>203.03666666666666</c:v>
                </c:pt>
                <c:pt idx="4">
                  <c:v>212.57333333333335</c:v>
                </c:pt>
                <c:pt idx="5">
                  <c:v>213.47</c:v>
                </c:pt>
                <c:pt idx="6">
                  <c:v>231.74</c:v>
                </c:pt>
                <c:pt idx="7">
                  <c:v>251.01999999999998</c:v>
                </c:pt>
                <c:pt idx="8">
                  <c:v>311.86999999999995</c:v>
                </c:pt>
                <c:pt idx="9">
                  <c:v>397.08333333333331</c:v>
                </c:pt>
                <c:pt idx="10">
                  <c:v>553.76</c:v>
                </c:pt>
                <c:pt idx="11">
                  <c:v>764.86</c:v>
                </c:pt>
                <c:pt idx="12">
                  <c:v>1511.3766666666668</c:v>
                </c:pt>
                <c:pt idx="13">
                  <c:v>1798.4133333333332</c:v>
                </c:pt>
                <c:pt idx="14">
                  <c:v>2367.896666666667</c:v>
                </c:pt>
                <c:pt idx="15">
                  <c:v>3668.1766666666667</c:v>
                </c:pt>
                <c:pt idx="16">
                  <c:v>5760.7766666666676</c:v>
                </c:pt>
                <c:pt idx="17">
                  <c:v>10819.443333333335</c:v>
                </c:pt>
                <c:pt idx="18">
                  <c:v>19040.883333333335</c:v>
                </c:pt>
                <c:pt idx="19">
                  <c:v>38410.019999999997</c:v>
                </c:pt>
                <c:pt idx="20">
                  <c:v>63296.556666666664</c:v>
                </c:pt>
                <c:pt idx="21">
                  <c:v>112681.01000000001</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3:$L$24</c:f>
              <c:numCache>
                <c:formatCode>0.00</c:formatCode>
                <c:ptCount val="22"/>
                <c:pt idx="0">
                  <c:v>217.8076505661007</c:v>
                </c:pt>
                <c:pt idx="1">
                  <c:v>199.38171406586935</c:v>
                </c:pt>
                <c:pt idx="2">
                  <c:v>211.45989249149932</c:v>
                </c:pt>
                <c:pt idx="3">
                  <c:v>199.19239481290131</c:v>
                </c:pt>
                <c:pt idx="4">
                  <c:v>217.46075898408833</c:v>
                </c:pt>
                <c:pt idx="5">
                  <c:v>211.85024579365998</c:v>
                </c:pt>
                <c:pt idx="6">
                  <c:v>235.07941265900865</c:v>
                </c:pt>
                <c:pt idx="7">
                  <c:v>239.87477521101599</c:v>
                </c:pt>
                <c:pt idx="8">
                  <c:v>299.40712203582069</c:v>
                </c:pt>
                <c:pt idx="9">
                  <c:v>365.10086059570267</c:v>
                </c:pt>
                <c:pt idx="10">
                  <c:v>532.94103344281473</c:v>
                </c:pt>
                <c:pt idx="11">
                  <c:v>735.98466813564244</c:v>
                </c:pt>
                <c:pt idx="12">
                  <c:v>1510.1016511519701</c:v>
                </c:pt>
                <c:pt idx="13">
                  <c:v>1816.8533096710798</c:v>
                </c:pt>
                <c:pt idx="14">
                  <c:v>2342.1957095464036</c:v>
                </c:pt>
                <c:pt idx="15">
                  <c:v>3622.4970221519397</c:v>
                </c:pt>
                <c:pt idx="16">
                  <c:v>5793.2457079489968</c:v>
                </c:pt>
                <c:pt idx="17">
                  <c:v>10862.168620030059</c:v>
                </c:pt>
                <c:pt idx="18">
                  <c:v>18992.830092708235</c:v>
                </c:pt>
                <c:pt idx="19">
                  <c:v>38162.115340431505</c:v>
                </c:pt>
                <c:pt idx="20">
                  <c:v>63581.126828988337</c:v>
                </c:pt>
                <c:pt idx="21">
                  <c:v>113830.890655517</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28:$K$49</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28:$L$49</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dLbls>
          <c:showLegendKey val="0"/>
          <c:showVal val="0"/>
          <c:showCatName val="0"/>
          <c:showSerName val="0"/>
          <c:showPercent val="0"/>
          <c:showBubbleSize val="0"/>
        </c:dLbls>
        <c:marker val="1"/>
        <c:smooth val="0"/>
        <c:axId val="858352560"/>
        <c:axId val="858349840"/>
        <c:extLst>
          <c:ext xmlns:c15="http://schemas.microsoft.com/office/drawing/2012/chart" uri="{02D57815-91ED-43cb-92C2-25804820EDAC}">
            <c15:filteredLineSeries>
              <c15:ser>
                <c:idx val="4"/>
                <c:order val="4"/>
                <c:tx>
                  <c:v>Local Avg C</c:v>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c:ext uri="{02D57815-91ED-43cb-92C2-25804820EDAC}">
                        <c15:formulaRef>
                          <c15:sqref>Allreduce!$K$53:$K$74</c15:sqref>
                        </c15:formulaRef>
                      </c:ext>
                    </c:extLst>
                    <c:numCache>
                      <c:formatCode>0.00</c:formatCode>
                      <c:ptCount val="22"/>
                      <c:pt idx="0">
                        <c:v>70.44</c:v>
                      </c:pt>
                      <c:pt idx="1">
                        <c:v>72.644999999999996</c:v>
                      </c:pt>
                      <c:pt idx="2">
                        <c:v>72</c:v>
                      </c:pt>
                      <c:pt idx="3">
                        <c:v>68.892499999999998</c:v>
                      </c:pt>
                      <c:pt idx="4">
                        <c:v>71.650000000000006</c:v>
                      </c:pt>
                      <c:pt idx="5">
                        <c:v>73.722499999999997</c:v>
                      </c:pt>
                      <c:pt idx="6">
                        <c:v>80.707499999999996</c:v>
                      </c:pt>
                      <c:pt idx="7">
                        <c:v>94.25</c:v>
                      </c:pt>
                      <c:pt idx="8">
                        <c:v>126.39750000000001</c:v>
                      </c:pt>
                      <c:pt idx="9">
                        <c:v>167.9025</c:v>
                      </c:pt>
                      <c:pt idx="10">
                        <c:v>260.66999999999996</c:v>
                      </c:pt>
                      <c:pt idx="11">
                        <c:v>389.44499999999999</c:v>
                      </c:pt>
                      <c:pt idx="12">
                        <c:v>584.8175</c:v>
                      </c:pt>
                      <c:pt idx="13">
                        <c:v>834.72</c:v>
                      </c:pt>
                      <c:pt idx="14">
                        <c:v>1220.3225</c:v>
                      </c:pt>
                      <c:pt idx="15">
                        <c:v>2298.5425</c:v>
                      </c:pt>
                      <c:pt idx="16">
                        <c:v>4418.5324999999993</c:v>
                      </c:pt>
                      <c:pt idx="17">
                        <c:v>9765.49</c:v>
                      </c:pt>
                      <c:pt idx="18">
                        <c:v>21553.147499999999</c:v>
                      </c:pt>
                      <c:pt idx="19">
                        <c:v>40539.135000000002</c:v>
                      </c:pt>
                      <c:pt idx="20">
                        <c:v>81159.875</c:v>
                      </c:pt>
                      <c:pt idx="21">
                        <c:v>162807.22749999998</c:v>
                      </c:pt>
                    </c:numCache>
                  </c:numRef>
                </c:val>
                <c:smooth val="0"/>
              </c15:ser>
            </c15:filteredLineSeries>
            <c15:filteredLineSeries>
              <c15:ser>
                <c:idx val="5"/>
                <c:order val="5"/>
                <c:tx>
                  <c:v>Local Avg Java</c:v>
                </c:tx>
                <c:spPr>
                  <a:ln w="15875" cap="rnd">
                    <a:solidFill>
                      <a:schemeClr val="accent6"/>
                    </a:solidFill>
                    <a:round/>
                  </a:ln>
                  <a:effectLst/>
                </c:spPr>
                <c:marker>
                  <c:symbol val="circle"/>
                  <c:size val="4"/>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xmlns:c15="http://schemas.microsoft.com/office/drawing/2012/chart">
                      <c:ext xmlns:c15="http://schemas.microsoft.com/office/drawing/2012/chart" uri="{02D57815-91ED-43cb-92C2-25804820EDAC}">
                        <c15:formulaRef>
                          <c15:sqref>Allreduce!$L$53:$L$74</c15:sqref>
                        </c15:formulaRef>
                      </c:ext>
                    </c:extLst>
                    <c:numCache>
                      <c:formatCode>0.00</c:formatCode>
                      <c:ptCount val="22"/>
                      <c:pt idx="0">
                        <c:v>78.660383820533525</c:v>
                      </c:pt>
                      <c:pt idx="1">
                        <c:v>72.323881089687276</c:v>
                      </c:pt>
                      <c:pt idx="2">
                        <c:v>72.361912578344274</c:v>
                      </c:pt>
                      <c:pt idx="3">
                        <c:v>71.640662848949205</c:v>
                      </c:pt>
                      <c:pt idx="4">
                        <c:v>78.048389405011974</c:v>
                      </c:pt>
                      <c:pt idx="5">
                        <c:v>76.908294111490022</c:v>
                      </c:pt>
                      <c:pt idx="6">
                        <c:v>83.719663321971836</c:v>
                      </c:pt>
                      <c:pt idx="7">
                        <c:v>96.325527876615439</c:v>
                      </c:pt>
                      <c:pt idx="8">
                        <c:v>124.2875456809993</c:v>
                      </c:pt>
                      <c:pt idx="9">
                        <c:v>168.44018548726973</c:v>
                      </c:pt>
                      <c:pt idx="10">
                        <c:v>268.41799169778778</c:v>
                      </c:pt>
                      <c:pt idx="11">
                        <c:v>398.79075437784149</c:v>
                      </c:pt>
                      <c:pt idx="12">
                        <c:v>586.09589934349026</c:v>
                      </c:pt>
                      <c:pt idx="13">
                        <c:v>829.75366711616471</c:v>
                      </c:pt>
                      <c:pt idx="14">
                        <c:v>1232.1396544575664</c:v>
                      </c:pt>
                      <c:pt idx="15">
                        <c:v>2297.8810220956775</c:v>
                      </c:pt>
                      <c:pt idx="16">
                        <c:v>4430.6361302733376</c:v>
                      </c:pt>
                      <c:pt idx="17">
                        <c:v>9792.4472019076129</c:v>
                      </c:pt>
                      <c:pt idx="18">
                        <c:v>22081.024423241601</c:v>
                      </c:pt>
                      <c:pt idx="19">
                        <c:v>43567.874878644878</c:v>
                      </c:pt>
                      <c:pt idx="20">
                        <c:v>83821.13561034188</c:v>
                      </c:pt>
                      <c:pt idx="21">
                        <c:v>162485.56248843623</c:v>
                      </c:pt>
                    </c:numCache>
                  </c:numRef>
                </c:val>
                <c:smooth val="0"/>
              </c15:ser>
            </c15:filteredLineSeries>
          </c:ext>
        </c:extLst>
      </c:lineChart>
      <c:catAx>
        <c:axId val="8583525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1670759905011873"/>
              <c:y val="0.920183520367040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858349840"/>
        <c:crosses val="autoZero"/>
        <c:auto val="1"/>
        <c:lblAlgn val="ctr"/>
        <c:lblOffset val="100"/>
        <c:noMultiLvlLbl val="0"/>
      </c:catAx>
      <c:valAx>
        <c:axId val="858349840"/>
        <c:scaling>
          <c:logBase val="10"/>
          <c:orientation val="minMax"/>
          <c:max val="100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0916135483064617E-2"/>
              <c:y val="0.41277822555645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58352560"/>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49555399325084365"/>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864603791572706E-2"/>
          <c:y val="2.0922013461188643E-2"/>
          <c:w val="0.88576606871509478"/>
          <c:h val="0.74731389959233829"/>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C$3:$C$24</c:f>
              <c:numCache>
                <c:formatCode>General</c:formatCode>
                <c:ptCount val="22"/>
                <c:pt idx="0">
                  <c:v>50.04</c:v>
                </c:pt>
                <c:pt idx="1">
                  <c:v>50.03</c:v>
                </c:pt>
                <c:pt idx="2">
                  <c:v>58.51</c:v>
                </c:pt>
                <c:pt idx="3">
                  <c:v>61.41</c:v>
                </c:pt>
                <c:pt idx="4">
                  <c:v>61.49</c:v>
                </c:pt>
                <c:pt idx="5">
                  <c:v>56.18</c:v>
                </c:pt>
                <c:pt idx="6">
                  <c:v>50.35</c:v>
                </c:pt>
                <c:pt idx="7">
                  <c:v>50</c:v>
                </c:pt>
                <c:pt idx="8">
                  <c:v>58.14</c:v>
                </c:pt>
                <c:pt idx="9">
                  <c:v>54.54</c:v>
                </c:pt>
                <c:pt idx="10">
                  <c:v>74.72</c:v>
                </c:pt>
                <c:pt idx="11">
                  <c:v>80.87</c:v>
                </c:pt>
                <c:pt idx="12">
                  <c:v>123.57</c:v>
                </c:pt>
                <c:pt idx="13">
                  <c:v>148.5</c:v>
                </c:pt>
                <c:pt idx="14">
                  <c:v>223.14</c:v>
                </c:pt>
                <c:pt idx="15">
                  <c:v>373.92</c:v>
                </c:pt>
                <c:pt idx="16">
                  <c:v>440.27</c:v>
                </c:pt>
                <c:pt idx="17">
                  <c:v>817.02</c:v>
                </c:pt>
                <c:pt idx="18">
                  <c:v>960.48</c:v>
                </c:pt>
                <c:pt idx="19">
                  <c:v>1490.81</c:v>
                </c:pt>
                <c:pt idx="20">
                  <c:v>2716.79</c:v>
                </c:pt>
                <c:pt idx="21">
                  <c:v>5027.3100000000004</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D$3:$D$24</c:f>
              <c:numCache>
                <c:formatCode>General</c:formatCode>
                <c:ptCount val="22"/>
                <c:pt idx="0">
                  <c:v>50.3</c:v>
                </c:pt>
                <c:pt idx="1">
                  <c:v>55.41</c:v>
                </c:pt>
                <c:pt idx="2">
                  <c:v>61.12</c:v>
                </c:pt>
                <c:pt idx="3">
                  <c:v>62.27</c:v>
                </c:pt>
                <c:pt idx="4">
                  <c:v>60.81</c:v>
                </c:pt>
                <c:pt idx="5">
                  <c:v>51.34</c:v>
                </c:pt>
                <c:pt idx="6">
                  <c:v>50.02</c:v>
                </c:pt>
                <c:pt idx="7">
                  <c:v>54.67</c:v>
                </c:pt>
                <c:pt idx="8">
                  <c:v>59.01</c:v>
                </c:pt>
                <c:pt idx="9">
                  <c:v>57.06</c:v>
                </c:pt>
                <c:pt idx="10">
                  <c:v>72.48</c:v>
                </c:pt>
                <c:pt idx="11">
                  <c:v>84.22</c:v>
                </c:pt>
                <c:pt idx="12">
                  <c:v>99.79</c:v>
                </c:pt>
                <c:pt idx="13">
                  <c:v>124.98</c:v>
                </c:pt>
                <c:pt idx="14">
                  <c:v>164.11</c:v>
                </c:pt>
                <c:pt idx="15">
                  <c:v>265.67</c:v>
                </c:pt>
                <c:pt idx="16">
                  <c:v>441.96</c:v>
                </c:pt>
                <c:pt idx="17">
                  <c:v>822.66</c:v>
                </c:pt>
                <c:pt idx="18">
                  <c:v>980.71</c:v>
                </c:pt>
                <c:pt idx="19">
                  <c:v>1502.26</c:v>
                </c:pt>
                <c:pt idx="20">
                  <c:v>2720.89</c:v>
                </c:pt>
                <c:pt idx="21">
                  <c:v>5038</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G$3:$G$24</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H$3:$H$24</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dLbls>
          <c:showLegendKey val="0"/>
          <c:showVal val="0"/>
          <c:showCatName val="0"/>
          <c:showSerName val="0"/>
          <c:showPercent val="0"/>
          <c:showBubbleSize val="0"/>
        </c:dLbls>
        <c:marker val="1"/>
        <c:smooth val="0"/>
        <c:axId val="858357456"/>
        <c:axId val="858347120"/>
        <c:extLst/>
      </c:lineChart>
      <c:catAx>
        <c:axId val="85835745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3258066425907288"/>
              <c:y val="0.9472511458455752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858347120"/>
        <c:crosses val="autoZero"/>
        <c:auto val="1"/>
        <c:lblAlgn val="ctr"/>
        <c:lblOffset val="100"/>
        <c:noMultiLvlLbl val="0"/>
      </c:catAx>
      <c:valAx>
        <c:axId val="858347120"/>
        <c:scaling>
          <c:logBase val="10"/>
          <c:orientation val="minMax"/>
          <c:max val="1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4884389451318585E-2"/>
              <c:y val="0.418027396603469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58357456"/>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49555399325084365"/>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48712660917386"/>
          <c:y val="3.1829250510352881E-2"/>
          <c:w val="0.84503030871141105"/>
          <c:h val="0.76632246546508487"/>
        </c:manualLayout>
      </c:layout>
      <c:barChart>
        <c:barDir val="col"/>
        <c:grouping val="clustered"/>
        <c:varyColors val="0"/>
        <c:ser>
          <c:idx val="1"/>
          <c:order val="0"/>
          <c:tx>
            <c:strRef>
              <c:f>Charge5Runs!$K$30</c:f>
              <c:strCache>
                <c:ptCount val="1"/>
                <c:pt idx="0">
                  <c:v>MPI.NET</c:v>
                </c:pt>
              </c:strCache>
            </c:strRef>
          </c:tx>
          <c:spPr>
            <a:pattFill prst="ltDnDiag">
              <a:fgClr>
                <a:schemeClr val="tx1"/>
              </a:fgClr>
              <a:bgClr>
                <a:schemeClr val="bg1"/>
              </a:bgClr>
            </a:pattFill>
            <a:ln w="9525">
              <a:solidFill>
                <a:schemeClr val="tx1"/>
              </a:solidFill>
            </a:ln>
            <a:effectLst/>
          </c:spPr>
          <c:invertIfNegative val="0"/>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M$30:$M$38</c:f>
              <c:numCache>
                <c:formatCode>General</c:formatCode>
                <c:ptCount val="9"/>
                <c:pt idx="0">
                  <c:v>1.10951</c:v>
                </c:pt>
                <c:pt idx="1">
                  <c:v>0.66852361110000003</c:v>
                </c:pt>
                <c:pt idx="2">
                  <c:v>0.62364777780000002</c:v>
                </c:pt>
                <c:pt idx="3">
                  <c:v>0.41501361110000001</c:v>
                </c:pt>
                <c:pt idx="4">
                  <c:v>0.34353027780000001</c:v>
                </c:pt>
                <c:pt idx="5">
                  <c:v>0.30472700000000003</c:v>
                </c:pt>
                <c:pt idx="6">
                  <c:v>0.26816027799999997</c:v>
                </c:pt>
                <c:pt idx="7">
                  <c:v>0.23778444400000001</c:v>
                </c:pt>
                <c:pt idx="8">
                  <c:v>0.19900611100000001</c:v>
                </c:pt>
              </c:numCache>
            </c:numRef>
          </c:val>
        </c:ser>
        <c:ser>
          <c:idx val="2"/>
          <c:order val="1"/>
          <c:tx>
            <c:v>OMPI-nightly</c:v>
          </c:tx>
          <c:spPr>
            <a:pattFill prst="wdDnDiag">
              <a:fgClr>
                <a:schemeClr val="tx1"/>
              </a:fgClr>
              <a:bgClr>
                <a:schemeClr val="bg1"/>
              </a:bgClr>
            </a:pattFill>
            <a:ln>
              <a:solidFill>
                <a:schemeClr val="tx1"/>
              </a:solidFill>
            </a:ln>
            <a:effectLst/>
          </c:spPr>
          <c:invertIfNegative val="0"/>
          <c:val>
            <c:numRef>
              <c:f>Charge5Runs!$M$39:$M$47</c:f>
              <c:numCache>
                <c:formatCode>General</c:formatCode>
                <c:ptCount val="9"/>
                <c:pt idx="0">
                  <c:v>0.56506000000000001</c:v>
                </c:pt>
                <c:pt idx="1">
                  <c:v>0.29677999999999999</c:v>
                </c:pt>
                <c:pt idx="2">
                  <c:v>0.30975000000000003</c:v>
                </c:pt>
                <c:pt idx="3">
                  <c:v>0.23039000000000001</c:v>
                </c:pt>
                <c:pt idx="4">
                  <c:v>0.18969</c:v>
                </c:pt>
                <c:pt idx="5">
                  <c:v>0.16023000000000001</c:v>
                </c:pt>
                <c:pt idx="6">
                  <c:v>0.15615999999999999</c:v>
                </c:pt>
                <c:pt idx="7">
                  <c:v>0.12778999999999999</c:v>
                </c:pt>
                <c:pt idx="8">
                  <c:v>0.19889999999999999</c:v>
                </c:pt>
              </c:numCache>
            </c:numRef>
          </c:val>
        </c:ser>
        <c:ser>
          <c:idx val="0"/>
          <c:order val="2"/>
          <c:tx>
            <c:v>OMPI-trunk</c:v>
          </c:tx>
          <c:spPr>
            <a:pattFill prst="pct50">
              <a:fgClr>
                <a:schemeClr val="tx1"/>
              </a:fgClr>
              <a:bgClr>
                <a:schemeClr val="bg1"/>
              </a:bgClr>
            </a:pattFill>
            <a:ln w="12700">
              <a:solidFill>
                <a:schemeClr val="tx1"/>
              </a:solidFill>
            </a:ln>
            <a:effectLst/>
          </c:spPr>
          <c:invertIfNegative val="0"/>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M$21:$M$29</c:f>
              <c:numCache>
                <c:formatCode>General</c:formatCode>
                <c:ptCount val="9"/>
                <c:pt idx="0">
                  <c:v>0.49225000000000002</c:v>
                </c:pt>
                <c:pt idx="1">
                  <c:v>0.27456000000000003</c:v>
                </c:pt>
                <c:pt idx="2">
                  <c:v>0.30528</c:v>
                </c:pt>
                <c:pt idx="3">
                  <c:v>0.14637</c:v>
                </c:pt>
                <c:pt idx="4">
                  <c:v>0.18235999999999999</c:v>
                </c:pt>
                <c:pt idx="5">
                  <c:v>0.10045999999999999</c:v>
                </c:pt>
                <c:pt idx="6">
                  <c:v>0.10178</c:v>
                </c:pt>
                <c:pt idx="7">
                  <c:v>0.11074000000000001</c:v>
                </c:pt>
                <c:pt idx="8">
                  <c:v>0.11044</c:v>
                </c:pt>
              </c:numCache>
            </c:numRef>
          </c:val>
        </c:ser>
        <c:dLbls>
          <c:showLegendKey val="0"/>
          <c:showVal val="0"/>
          <c:showCatName val="0"/>
          <c:showSerName val="0"/>
          <c:showPercent val="0"/>
          <c:showBubbleSize val="0"/>
        </c:dLbls>
        <c:gapWidth val="150"/>
        <c:axId val="858360176"/>
        <c:axId val="858349296"/>
      </c:barChart>
      <c:catAx>
        <c:axId val="85836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8349296"/>
        <c:crosses val="autoZero"/>
        <c:auto val="1"/>
        <c:lblAlgn val="ctr"/>
        <c:lblOffset val="100"/>
        <c:noMultiLvlLbl val="0"/>
      </c:catAx>
      <c:valAx>
        <c:axId val="8583492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Time</a:t>
                </a:r>
                <a:r>
                  <a:rPr lang="en-US" baseline="0"/>
                  <a:t> (hour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8360176"/>
        <c:crosses val="autoZero"/>
        <c:crossBetween val="between"/>
      </c:valAx>
      <c:spPr>
        <a:noFill/>
        <a:ln>
          <a:solidFill>
            <a:schemeClr val="tx1"/>
          </a:solidFill>
        </a:ln>
        <a:effectLst/>
      </c:spPr>
    </c:plotArea>
    <c:legend>
      <c:legendPos val="t"/>
      <c:layout>
        <c:manualLayout>
          <c:xMode val="edge"/>
          <c:yMode val="edge"/>
          <c:x val="0.70715754280714915"/>
          <c:y val="9.16327309306601E-2"/>
          <c:w val="0.24273997000374956"/>
          <c:h val="0.2615523217050633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847456567929"/>
          <c:y val="2.5428331875182269E-2"/>
          <c:w val="0.8584133233345832"/>
          <c:h val="0.71114909416810701"/>
        </c:manualLayout>
      </c:layout>
      <c:lineChart>
        <c:grouping val="standard"/>
        <c:varyColors val="0"/>
        <c:ser>
          <c:idx val="1"/>
          <c:order val="0"/>
          <c:tx>
            <c:strRef>
              <c:f>Charge5Runs!$K$30</c:f>
              <c:strCache>
                <c:ptCount val="1"/>
                <c:pt idx="0">
                  <c:v>MPI.NET</c:v>
                </c:pt>
              </c:strCache>
            </c:strRef>
          </c:tx>
          <c:spPr>
            <a:ln w="12700" cap="rnd">
              <a:solidFill>
                <a:schemeClr val="tx1"/>
              </a:solidFill>
              <a:round/>
            </a:ln>
            <a:effectLst/>
          </c:spPr>
          <c:marker>
            <c:symbol val="x"/>
            <c:size val="4"/>
            <c:spPr>
              <a:solidFill>
                <a:schemeClr val="tx1"/>
              </a:solidFill>
              <a:ln w="9525">
                <a:solidFill>
                  <a:schemeClr val="tx1"/>
                </a:solidFill>
              </a:ln>
              <a:effectLst/>
            </c:spPr>
          </c:marker>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W$30:$W$38</c:f>
              <c:numCache>
                <c:formatCode>General</c:formatCode>
                <c:ptCount val="9"/>
                <c:pt idx="0">
                  <c:v>1</c:v>
                </c:pt>
                <c:pt idx="1">
                  <c:v>1.6596422049692359</c:v>
                </c:pt>
                <c:pt idx="2">
                  <c:v>1.7790651061308087</c:v>
                </c:pt>
                <c:pt idx="3">
                  <c:v>2.6734303895701794</c:v>
                </c:pt>
                <c:pt idx="4">
                  <c:v>3.2297298715717453</c:v>
                </c:pt>
                <c:pt idx="5">
                  <c:v>3.6409966954027699</c:v>
                </c:pt>
                <c:pt idx="6">
                  <c:v>4.1374882524547507</c:v>
                </c:pt>
                <c:pt idx="7">
                  <c:v>4.6660327367756658</c:v>
                </c:pt>
                <c:pt idx="8">
                  <c:v>5.5752559276935969</c:v>
                </c:pt>
              </c:numCache>
            </c:numRef>
          </c:val>
          <c:smooth val="0"/>
        </c:ser>
        <c:ser>
          <c:idx val="2"/>
          <c:order val="1"/>
          <c:tx>
            <c:v>OMPI-nightly</c:v>
          </c:tx>
          <c:spPr>
            <a:ln w="9525" cap="rnd">
              <a:solidFill>
                <a:schemeClr val="tx1"/>
              </a:solidFill>
              <a:round/>
            </a:ln>
            <a:effectLst/>
          </c:spPr>
          <c:marker>
            <c:symbol val="circle"/>
            <c:size val="5"/>
            <c:spPr>
              <a:noFill/>
              <a:ln w="9525">
                <a:solidFill>
                  <a:schemeClr val="tx1"/>
                </a:solidFill>
              </a:ln>
              <a:effectLst/>
            </c:spPr>
          </c:marker>
          <c:val>
            <c:numRef>
              <c:f>Charge5Runs!$W$39:$W$47</c:f>
              <c:numCache>
                <c:formatCode>General</c:formatCode>
                <c:ptCount val="9"/>
                <c:pt idx="0">
                  <c:v>1</c:v>
                </c:pt>
                <c:pt idx="1">
                  <c:v>1.9039692701664535</c:v>
                </c:pt>
                <c:pt idx="2">
                  <c:v>1.8242453591606134</c:v>
                </c:pt>
                <c:pt idx="3">
                  <c:v>2.4526238117973871</c:v>
                </c:pt>
                <c:pt idx="4">
                  <c:v>2.9788602456639781</c:v>
                </c:pt>
                <c:pt idx="5">
                  <c:v>3.5265555763589838</c:v>
                </c:pt>
                <c:pt idx="6">
                  <c:v>3.6184682377049184</c:v>
                </c:pt>
                <c:pt idx="7">
                  <c:v>4.421785742233352</c:v>
                </c:pt>
                <c:pt idx="8">
                  <c:v>2.8409250879839116</c:v>
                </c:pt>
              </c:numCache>
            </c:numRef>
          </c:val>
          <c:smooth val="0"/>
        </c:ser>
        <c:ser>
          <c:idx val="0"/>
          <c:order val="2"/>
          <c:tx>
            <c:v>OMPI-trunk</c:v>
          </c:tx>
          <c:spPr>
            <a:ln w="9525" cap="rnd">
              <a:solidFill>
                <a:schemeClr val="tx1"/>
              </a:solidFill>
              <a:round/>
            </a:ln>
            <a:effectLst/>
          </c:spPr>
          <c:marker>
            <c:symbol val="triangle"/>
            <c:size val="6"/>
            <c:spPr>
              <a:noFill/>
              <a:ln w="9525">
                <a:solidFill>
                  <a:schemeClr val="tx1"/>
                </a:solidFill>
              </a:ln>
              <a:effectLst/>
            </c:spPr>
          </c:marker>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W$21:$W$29</c:f>
              <c:numCache>
                <c:formatCode>General</c:formatCode>
                <c:ptCount val="9"/>
                <c:pt idx="0">
                  <c:v>1</c:v>
                </c:pt>
                <c:pt idx="1">
                  <c:v>1.7928685897435896</c:v>
                </c:pt>
                <c:pt idx="2">
                  <c:v>1.612454140461216</c:v>
                </c:pt>
                <c:pt idx="3">
                  <c:v>3.3630525380884064</c:v>
                </c:pt>
                <c:pt idx="4">
                  <c:v>2.6993309936389562</c:v>
                </c:pt>
                <c:pt idx="5">
                  <c:v>4.8999601831574759</c:v>
                </c:pt>
                <c:pt idx="6">
                  <c:v>4.8364118687364908</c:v>
                </c:pt>
                <c:pt idx="7">
                  <c:v>4.445096622719884</c:v>
                </c:pt>
                <c:pt idx="8">
                  <c:v>4.4571713147410366</c:v>
                </c:pt>
              </c:numCache>
            </c:numRef>
          </c:val>
          <c:smooth val="0"/>
        </c:ser>
        <c:dLbls>
          <c:showLegendKey val="0"/>
          <c:showVal val="0"/>
          <c:showCatName val="0"/>
          <c:showSerName val="0"/>
          <c:showPercent val="0"/>
          <c:showBubbleSize val="0"/>
        </c:dLbls>
        <c:marker val="1"/>
        <c:smooth val="0"/>
        <c:axId val="963533200"/>
        <c:axId val="963530480"/>
      </c:lineChart>
      <c:catAx>
        <c:axId val="9635332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63530480"/>
        <c:crosses val="autoZero"/>
        <c:auto val="1"/>
        <c:lblAlgn val="ctr"/>
        <c:lblOffset val="100"/>
        <c:noMultiLvlLbl val="0"/>
      </c:catAx>
      <c:valAx>
        <c:axId val="963530480"/>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63533200"/>
        <c:crosses val="autoZero"/>
        <c:crossBetween val="between"/>
      </c:valAx>
      <c:spPr>
        <a:noFill/>
        <a:ln>
          <a:solidFill>
            <a:schemeClr val="tx1"/>
          </a:solidFill>
        </a:ln>
        <a:effectLst/>
      </c:spPr>
    </c:plotArea>
    <c:legend>
      <c:legendPos val="t"/>
      <c:layout>
        <c:manualLayout>
          <c:xMode val="edge"/>
          <c:yMode val="edge"/>
          <c:x val="0.13659730033745779"/>
          <c:y val="7.6445169963510654E-2"/>
          <c:w val="0.29381822625888793"/>
          <c:h val="0.26050380897509762"/>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89632545931758"/>
          <c:y val="4.571813939924177E-2"/>
          <c:w val="0.87111986001749786"/>
          <c:h val="0.75762122071424476"/>
        </c:manualLayout>
      </c:layout>
      <c:barChart>
        <c:barDir val="col"/>
        <c:grouping val="clustered"/>
        <c:varyColors val="0"/>
        <c:ser>
          <c:idx val="1"/>
          <c:order val="0"/>
          <c:tx>
            <c:strRef>
              <c:f>Charge2Runs!$K$59</c:f>
              <c:strCache>
                <c:ptCount val="1"/>
                <c:pt idx="0">
                  <c:v>MPI.NET</c:v>
                </c:pt>
              </c:strCache>
            </c:strRef>
          </c:tx>
          <c:spPr>
            <a:pattFill prst="ltDnDiag">
              <a:fgClr>
                <a:schemeClr val="tx1"/>
              </a:fgClr>
              <a:bgClr>
                <a:schemeClr val="bg1"/>
              </a:bgClr>
            </a:pattFill>
            <a:ln>
              <a:solidFill>
                <a:schemeClr val="tx1"/>
              </a:solidFill>
            </a:ln>
            <a:effectLst/>
          </c:spPr>
          <c:invertIfNegative val="0"/>
          <c:val>
            <c:numRef>
              <c:f>Charge2Runs!$M$59:$M$66</c:f>
              <c:numCache>
                <c:formatCode>General</c:formatCode>
                <c:ptCount val="8"/>
                <c:pt idx="0">
                  <c:v>24.514980000000001</c:v>
                </c:pt>
                <c:pt idx="1">
                  <c:v>14.100680000000001</c:v>
                </c:pt>
                <c:pt idx="2">
                  <c:v>14.16569</c:v>
                </c:pt>
                <c:pt idx="3">
                  <c:v>8.6192100000000007</c:v>
                </c:pt>
                <c:pt idx="4">
                  <c:v>8.7170699999999997</c:v>
                </c:pt>
                <c:pt idx="5">
                  <c:v>5.0257899999999998</c:v>
                </c:pt>
                <c:pt idx="6">
                  <c:v>4.9356799999999996</c:v>
                </c:pt>
                <c:pt idx="7">
                  <c:v>5.0713600000000003</c:v>
                </c:pt>
              </c:numCache>
            </c:numRef>
          </c:val>
        </c:ser>
        <c:ser>
          <c:idx val="2"/>
          <c:order val="1"/>
          <c:tx>
            <c:v>OMPI-nightly</c:v>
          </c:tx>
          <c:spPr>
            <a:pattFill prst="wdDnDiag">
              <a:fgClr>
                <a:schemeClr val="tx1"/>
              </a:fgClr>
              <a:bgClr>
                <a:schemeClr val="bg1"/>
              </a:bgClr>
            </a:pattFill>
            <a:ln>
              <a:solidFill>
                <a:schemeClr val="tx1"/>
              </a:solidFill>
            </a:ln>
            <a:effectLst/>
          </c:spPr>
          <c:invertIfNegative val="0"/>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M$41:$M$48</c:f>
              <c:numCache>
                <c:formatCode>General</c:formatCode>
                <c:ptCount val="8"/>
                <c:pt idx="0">
                  <c:v>9.9433299999999996</c:v>
                </c:pt>
                <c:pt idx="1">
                  <c:v>6.0563900000000004</c:v>
                </c:pt>
                <c:pt idx="2">
                  <c:v>6.1536099999999996</c:v>
                </c:pt>
                <c:pt idx="3">
                  <c:v>3.58</c:v>
                </c:pt>
                <c:pt idx="4">
                  <c:v>4.3738900000000003</c:v>
                </c:pt>
                <c:pt idx="5">
                  <c:v>2.6991399999999999</c:v>
                </c:pt>
                <c:pt idx="6">
                  <c:v>2.17639</c:v>
                </c:pt>
                <c:pt idx="7">
                  <c:v>2.1511100000000001</c:v>
                </c:pt>
              </c:numCache>
            </c:numRef>
          </c:val>
        </c:ser>
        <c:ser>
          <c:idx val="0"/>
          <c:order val="2"/>
          <c:tx>
            <c:v>OMPI-trunk</c:v>
          </c:tx>
          <c:spPr>
            <a:pattFill prst="pct50">
              <a:fgClr>
                <a:schemeClr val="tx1"/>
              </a:fgClr>
              <a:bgClr>
                <a:schemeClr val="bg1"/>
              </a:bgClr>
            </a:pattFill>
            <a:ln>
              <a:solidFill>
                <a:schemeClr val="tx1"/>
              </a:solidFill>
            </a:ln>
            <a:effectLst/>
          </c:spPr>
          <c:invertIfNegative val="0"/>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M$50:$M$57</c:f>
              <c:numCache>
                <c:formatCode>General</c:formatCode>
                <c:ptCount val="8"/>
                <c:pt idx="0">
                  <c:v>8.8213899999999992</c:v>
                </c:pt>
                <c:pt idx="1">
                  <c:v>5.54556</c:v>
                </c:pt>
                <c:pt idx="2">
                  <c:v>5.6463900000000002</c:v>
                </c:pt>
                <c:pt idx="3">
                  <c:v>3.1611099999999999</c:v>
                </c:pt>
                <c:pt idx="4">
                  <c:v>3.3305600000000002</c:v>
                </c:pt>
                <c:pt idx="5">
                  <c:v>2.3746100000000001</c:v>
                </c:pt>
                <c:pt idx="6">
                  <c:v>1.8435299999999999</c:v>
                </c:pt>
                <c:pt idx="7">
                  <c:v>2.0769199999999999</c:v>
                </c:pt>
              </c:numCache>
            </c:numRef>
          </c:val>
        </c:ser>
        <c:dLbls>
          <c:showLegendKey val="0"/>
          <c:showVal val="0"/>
          <c:showCatName val="0"/>
          <c:showSerName val="0"/>
          <c:showPercent val="0"/>
          <c:showBubbleSize val="0"/>
        </c:dLbls>
        <c:gapWidth val="150"/>
        <c:axId val="589425792"/>
        <c:axId val="589423616"/>
      </c:barChart>
      <c:catAx>
        <c:axId val="5894257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23616"/>
        <c:crosses val="autoZero"/>
        <c:auto val="1"/>
        <c:lblAlgn val="ctr"/>
        <c:lblOffset val="100"/>
        <c:noMultiLvlLbl val="0"/>
      </c:catAx>
      <c:valAx>
        <c:axId val="58942361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25792"/>
        <c:crosses val="autoZero"/>
        <c:crossBetween val="between"/>
      </c:valAx>
      <c:spPr>
        <a:noFill/>
        <a:ln>
          <a:solidFill>
            <a:schemeClr val="tx1"/>
          </a:solidFill>
        </a:ln>
        <a:effectLst/>
      </c:spPr>
    </c:plotArea>
    <c:legend>
      <c:legendPos val="t"/>
      <c:layout>
        <c:manualLayout>
          <c:xMode val="edge"/>
          <c:yMode val="edge"/>
          <c:x val="0.69343082114735677"/>
          <c:y val="8.3333333333333329E-2"/>
          <c:w val="0.26688663917010375"/>
          <c:h val="0.243405346944697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883467504212"/>
          <c:y val="2.5428331875182269E-2"/>
          <c:w val="0.87781454626325184"/>
          <c:h val="0.7507245987526413"/>
        </c:manualLayout>
      </c:layout>
      <c:lineChart>
        <c:grouping val="standard"/>
        <c:varyColors val="0"/>
        <c:ser>
          <c:idx val="1"/>
          <c:order val="0"/>
          <c:tx>
            <c:strRef>
              <c:f>Charge2Runs!$K$59</c:f>
              <c:strCache>
                <c:ptCount val="1"/>
                <c:pt idx="0">
                  <c:v>MPI.NET</c:v>
                </c:pt>
              </c:strCache>
            </c:strRef>
          </c:tx>
          <c:spPr>
            <a:ln w="9525" cap="rnd">
              <a:solidFill>
                <a:schemeClr val="tx1"/>
              </a:solidFill>
              <a:round/>
            </a:ln>
            <a:effectLst/>
          </c:spPr>
          <c:marker>
            <c:symbol val="square"/>
            <c:size val="4"/>
            <c:spPr>
              <a:solidFill>
                <a:schemeClr val="tx1"/>
              </a:solidFill>
              <a:ln w="9525">
                <a:solidFill>
                  <a:schemeClr val="tx1"/>
                </a:solidFill>
              </a:ln>
              <a:effectLst/>
            </c:spPr>
          </c:marker>
          <c:val>
            <c:numRef>
              <c:f>Charge2Runs!$W$59:$W$66</c:f>
              <c:numCache>
                <c:formatCode>General</c:formatCode>
                <c:ptCount val="8"/>
                <c:pt idx="0">
                  <c:v>1</c:v>
                </c:pt>
                <c:pt idx="1">
                  <c:v>1.738567218034875</c:v>
                </c:pt>
                <c:pt idx="2">
                  <c:v>1.7305884852767499</c:v>
                </c:pt>
                <c:pt idx="3">
                  <c:v>2.8442258629271127</c:v>
                </c:pt>
                <c:pt idx="4">
                  <c:v>2.8122958746459537</c:v>
                </c:pt>
                <c:pt idx="5">
                  <c:v>4.8778361212864052</c:v>
                </c:pt>
                <c:pt idx="6">
                  <c:v>4.9668900739107888</c:v>
                </c:pt>
                <c:pt idx="7">
                  <c:v>4.8340050795053005</c:v>
                </c:pt>
              </c:numCache>
            </c:numRef>
          </c:val>
          <c:smooth val="0"/>
        </c:ser>
        <c:ser>
          <c:idx val="2"/>
          <c:order val="1"/>
          <c:tx>
            <c:v>OMPI-nightly</c:v>
          </c:tx>
          <c:spPr>
            <a:ln w="9525" cap="rnd">
              <a:solidFill>
                <a:schemeClr val="tx1"/>
              </a:solidFill>
              <a:round/>
            </a:ln>
            <a:effectLst/>
          </c:spPr>
          <c:marker>
            <c:symbol val="circle"/>
            <c:size val="5"/>
            <c:spPr>
              <a:noFill/>
              <a:ln w="9525">
                <a:solidFill>
                  <a:schemeClr val="tx1"/>
                </a:solidFill>
              </a:ln>
              <a:effectLst/>
            </c:spPr>
          </c:marker>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W$41:$W$48</c:f>
              <c:numCache>
                <c:formatCode>General</c:formatCode>
                <c:ptCount val="8"/>
                <c:pt idx="0">
                  <c:v>1</c:v>
                </c:pt>
                <c:pt idx="1">
                  <c:v>1.6417915623003141</c:v>
                </c:pt>
                <c:pt idx="2">
                  <c:v>1.6158531333639929</c:v>
                </c:pt>
                <c:pt idx="3">
                  <c:v>2.7774664804469271</c:v>
                </c:pt>
                <c:pt idx="4">
                  <c:v>2.2733379211639981</c:v>
                </c:pt>
                <c:pt idx="5">
                  <c:v>3.6838882014271213</c:v>
                </c:pt>
                <c:pt idx="6">
                  <c:v>4.5687261933752676</c:v>
                </c:pt>
                <c:pt idx="7">
                  <c:v>4.6224181933978272</c:v>
                </c:pt>
              </c:numCache>
            </c:numRef>
          </c:val>
          <c:smooth val="0"/>
        </c:ser>
        <c:ser>
          <c:idx val="0"/>
          <c:order val="2"/>
          <c:tx>
            <c:v>OMPI-trunk</c:v>
          </c:tx>
          <c:spPr>
            <a:ln w="9525" cap="rnd">
              <a:solidFill>
                <a:schemeClr val="tx1"/>
              </a:solidFill>
              <a:round/>
            </a:ln>
            <a:effectLst/>
          </c:spPr>
          <c:marker>
            <c:symbol val="triangle"/>
            <c:size val="6"/>
            <c:spPr>
              <a:noFill/>
              <a:ln w="9525">
                <a:solidFill>
                  <a:schemeClr val="tx1"/>
                </a:solidFill>
              </a:ln>
              <a:effectLst/>
            </c:spPr>
          </c:marker>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W$50:$W$57</c:f>
              <c:numCache>
                <c:formatCode>General</c:formatCode>
                <c:ptCount val="8"/>
                <c:pt idx="0">
                  <c:v>1</c:v>
                </c:pt>
                <c:pt idx="1">
                  <c:v>1.5907122094071653</c:v>
                </c:pt>
                <c:pt idx="2">
                  <c:v>1.5623061814717012</c:v>
                </c:pt>
                <c:pt idx="3">
                  <c:v>2.790598871915245</c:v>
                </c:pt>
                <c:pt idx="4">
                  <c:v>2.6486206523827822</c:v>
                </c:pt>
                <c:pt idx="5">
                  <c:v>3.7148794960014482</c:v>
                </c:pt>
                <c:pt idx="6">
                  <c:v>4.7850536742011247</c:v>
                </c:pt>
                <c:pt idx="7">
                  <c:v>4.2473422182847678</c:v>
                </c:pt>
              </c:numCache>
            </c:numRef>
          </c:val>
          <c:smooth val="0"/>
        </c:ser>
        <c:dLbls>
          <c:showLegendKey val="0"/>
          <c:showVal val="0"/>
          <c:showCatName val="0"/>
          <c:showSerName val="0"/>
          <c:showPercent val="0"/>
          <c:showBubbleSize val="0"/>
        </c:dLbls>
        <c:marker val="1"/>
        <c:smooth val="0"/>
        <c:axId val="589421440"/>
        <c:axId val="589415456"/>
      </c:lineChart>
      <c:catAx>
        <c:axId val="58942144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15456"/>
        <c:crosses val="autoZero"/>
        <c:auto val="1"/>
        <c:lblAlgn val="ctr"/>
        <c:lblOffset val="100"/>
        <c:noMultiLvlLbl val="0"/>
      </c:catAx>
      <c:valAx>
        <c:axId val="589415456"/>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21440"/>
        <c:crosses val="autoZero"/>
        <c:crossBetween val="between"/>
      </c:valAx>
      <c:spPr>
        <a:noFill/>
        <a:ln>
          <a:solidFill>
            <a:schemeClr val="tx1"/>
          </a:solidFill>
        </a:ln>
        <a:effectLst/>
      </c:spPr>
    </c:plotArea>
    <c:legend>
      <c:legendPos val="t"/>
      <c:layout>
        <c:manualLayout>
          <c:xMode val="edge"/>
          <c:yMode val="edge"/>
          <c:x val="0.14453380827396575"/>
          <c:y val="0.1007959714100065"/>
          <c:w val="0.30784714410698666"/>
          <c:h val="0.2751390359830751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90357455318085"/>
          <c:y val="4.571813939924177E-2"/>
          <c:w val="0.87911261092363457"/>
          <c:h val="0.72427578497132306"/>
        </c:manualLayout>
      </c:layout>
      <c:barChart>
        <c:barDir val="col"/>
        <c:grouping val="clustered"/>
        <c:varyColors val="0"/>
        <c:ser>
          <c:idx val="1"/>
          <c:order val="0"/>
          <c:tx>
            <c:strRef>
              <c:f>Charge2RunsWThreads!$K$9</c:f>
              <c:strCache>
                <c:ptCount val="1"/>
                <c:pt idx="0">
                  <c:v>MPI.NET</c:v>
                </c:pt>
              </c:strCache>
            </c:strRef>
          </c:tx>
          <c:spPr>
            <a:pattFill prst="ltDnDiag">
              <a:fgClr>
                <a:schemeClr val="tx1"/>
              </a:fgClr>
              <a:bgClr>
                <a:schemeClr val="bg1"/>
              </a:bgClr>
            </a:pattFill>
            <a:ln>
              <a:solidFill>
                <a:schemeClr val="tx1"/>
              </a:solidFill>
            </a:ln>
            <a:effectLst/>
          </c:spPr>
          <c:invertIfNegative val="0"/>
          <c:cat>
            <c:strRef>
              <c:f>Charge2RunsWThreads!$B$3:$B$10</c:f>
              <c:strCache>
                <c:ptCount val="8"/>
                <c:pt idx="0">
                  <c:v>2x1x8</c:v>
                </c:pt>
                <c:pt idx="1">
                  <c:v>4x1x8</c:v>
                </c:pt>
                <c:pt idx="2">
                  <c:v>8x1x8</c:v>
                </c:pt>
                <c:pt idx="3">
                  <c:v>1x2x8</c:v>
                </c:pt>
                <c:pt idx="4">
                  <c:v>4x2x8</c:v>
                </c:pt>
                <c:pt idx="5">
                  <c:v>1x4x8</c:v>
                </c:pt>
                <c:pt idx="6">
                  <c:v>2x4x8</c:v>
                </c:pt>
                <c:pt idx="7">
                  <c:v>1x8x8</c:v>
                </c:pt>
              </c:strCache>
            </c:strRef>
          </c:cat>
          <c:val>
            <c:numRef>
              <c:f>Charge2RunsWThreads!$M$3:$M$10</c:f>
              <c:numCache>
                <c:formatCode>General</c:formatCode>
                <c:ptCount val="8"/>
                <c:pt idx="0">
                  <c:v>4.4577200000000001</c:v>
                </c:pt>
                <c:pt idx="1">
                  <c:v>3.3402500000000002</c:v>
                </c:pt>
                <c:pt idx="2">
                  <c:v>2.4632800000000001</c:v>
                </c:pt>
                <c:pt idx="3">
                  <c:v>2.3501599999999998</c:v>
                </c:pt>
                <c:pt idx="4">
                  <c:v>2.0471300000000001</c:v>
                </c:pt>
                <c:pt idx="5">
                  <c:v>1.5043299999999999</c:v>
                </c:pt>
                <c:pt idx="6">
                  <c:v>1.5711200000000001</c:v>
                </c:pt>
                <c:pt idx="7">
                  <c:v>1.10161</c:v>
                </c:pt>
              </c:numCache>
            </c:numRef>
          </c:val>
        </c:ser>
        <c:ser>
          <c:idx val="2"/>
          <c:order val="1"/>
          <c:tx>
            <c:v>OMPI-nightly</c:v>
          </c:tx>
          <c:spPr>
            <a:pattFill prst="wdDnDiag">
              <a:fgClr>
                <a:schemeClr val="tx1"/>
              </a:fgClr>
              <a:bgClr>
                <a:schemeClr val="bg1"/>
              </a:bgClr>
            </a:pattFill>
            <a:ln>
              <a:solidFill>
                <a:schemeClr val="tx1"/>
              </a:solidFill>
            </a:ln>
            <a:effectLst/>
          </c:spPr>
          <c:invertIfNegative val="0"/>
          <c:cat>
            <c:strRef>
              <c:f>Charge2RunsWThreads!$B$3:$B$10</c:f>
              <c:strCache>
                <c:ptCount val="8"/>
                <c:pt idx="0">
                  <c:v>2x1x8</c:v>
                </c:pt>
                <c:pt idx="1">
                  <c:v>4x1x8</c:v>
                </c:pt>
                <c:pt idx="2">
                  <c:v>8x1x8</c:v>
                </c:pt>
                <c:pt idx="3">
                  <c:v>1x2x8</c:v>
                </c:pt>
                <c:pt idx="4">
                  <c:v>4x2x8</c:v>
                </c:pt>
                <c:pt idx="5">
                  <c:v>1x4x8</c:v>
                </c:pt>
                <c:pt idx="6">
                  <c:v>2x4x8</c:v>
                </c:pt>
                <c:pt idx="7">
                  <c:v>1x8x8</c:v>
                </c:pt>
              </c:strCache>
            </c:strRef>
          </c:cat>
          <c:val>
            <c:numRef>
              <c:f>Charge2RunsWThreads!$M$19:$M$26</c:f>
              <c:numCache>
                <c:formatCode>General</c:formatCode>
                <c:ptCount val="8"/>
                <c:pt idx="0">
                  <c:v>2.1891099999999999</c:v>
                </c:pt>
                <c:pt idx="1">
                  <c:v>1.41567</c:v>
                </c:pt>
                <c:pt idx="2">
                  <c:v>1.28833</c:v>
                </c:pt>
                <c:pt idx="3">
                  <c:v>1.5380799999999999</c:v>
                </c:pt>
                <c:pt idx="4">
                  <c:v>0.97436</c:v>
                </c:pt>
                <c:pt idx="5">
                  <c:v>1.0393300000000001</c:v>
                </c:pt>
                <c:pt idx="6">
                  <c:v>1.00586</c:v>
                </c:pt>
                <c:pt idx="7">
                  <c:v>1.10917</c:v>
                </c:pt>
              </c:numCache>
            </c:numRef>
          </c:val>
        </c:ser>
        <c:ser>
          <c:idx val="0"/>
          <c:order val="2"/>
          <c:tx>
            <c:v>OMPI-trunk</c:v>
          </c:tx>
          <c:spPr>
            <a:pattFill prst="pct50">
              <a:fgClr>
                <a:schemeClr val="tx1"/>
              </a:fgClr>
              <a:bgClr>
                <a:schemeClr val="bg1"/>
              </a:bgClr>
            </a:pattFill>
            <a:ln>
              <a:solidFill>
                <a:schemeClr val="tx1"/>
              </a:solidFill>
            </a:ln>
            <a:effectLst/>
          </c:spPr>
          <c:invertIfNegative val="0"/>
          <c:cat>
            <c:strRef>
              <c:f>Charge2RunsWThreads!$B$3:$B$10</c:f>
              <c:strCache>
                <c:ptCount val="8"/>
                <c:pt idx="0">
                  <c:v>2x1x8</c:v>
                </c:pt>
                <c:pt idx="1">
                  <c:v>4x1x8</c:v>
                </c:pt>
                <c:pt idx="2">
                  <c:v>8x1x8</c:v>
                </c:pt>
                <c:pt idx="3">
                  <c:v>1x2x8</c:v>
                </c:pt>
                <c:pt idx="4">
                  <c:v>4x2x8</c:v>
                </c:pt>
                <c:pt idx="5">
                  <c:v>1x4x8</c:v>
                </c:pt>
                <c:pt idx="6">
                  <c:v>2x4x8</c:v>
                </c:pt>
                <c:pt idx="7">
                  <c:v>1x8x8</c:v>
                </c:pt>
              </c:strCache>
            </c:strRef>
          </c:cat>
          <c:val>
            <c:numRef>
              <c:f>Charge2RunsWThreads!$M$11:$M$18</c:f>
              <c:numCache>
                <c:formatCode>General</c:formatCode>
                <c:ptCount val="8"/>
                <c:pt idx="0">
                  <c:v>2.14053</c:v>
                </c:pt>
                <c:pt idx="1">
                  <c:v>1.43072</c:v>
                </c:pt>
                <c:pt idx="2">
                  <c:v>1.2724200000000001</c:v>
                </c:pt>
                <c:pt idx="3">
                  <c:v>1.0498099999999999</c:v>
                </c:pt>
                <c:pt idx="4">
                  <c:v>0.94499999999999995</c:v>
                </c:pt>
                <c:pt idx="5">
                  <c:v>0.84092</c:v>
                </c:pt>
                <c:pt idx="6">
                  <c:v>0.95764000000000005</c:v>
                </c:pt>
                <c:pt idx="7">
                  <c:v>1.4680299999999999</c:v>
                </c:pt>
              </c:numCache>
            </c:numRef>
          </c:val>
        </c:ser>
        <c:dLbls>
          <c:showLegendKey val="0"/>
          <c:showVal val="0"/>
          <c:showCatName val="0"/>
          <c:showSerName val="0"/>
          <c:showPercent val="0"/>
          <c:showBubbleSize val="0"/>
        </c:dLbls>
        <c:gapWidth val="150"/>
        <c:axId val="589417088"/>
        <c:axId val="589414912"/>
      </c:barChart>
      <c:catAx>
        <c:axId val="58941708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14912"/>
        <c:crosses val="autoZero"/>
        <c:auto val="1"/>
        <c:lblAlgn val="ctr"/>
        <c:lblOffset val="100"/>
        <c:noMultiLvlLbl val="0"/>
      </c:catAx>
      <c:valAx>
        <c:axId val="58941491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9417088"/>
        <c:crosses val="autoZero"/>
        <c:crossBetween val="between"/>
      </c:valAx>
      <c:spPr>
        <a:noFill/>
        <a:ln>
          <a:solidFill>
            <a:schemeClr val="tx1"/>
          </a:solidFill>
        </a:ln>
        <a:effectLst/>
      </c:spPr>
    </c:plotArea>
    <c:legend>
      <c:legendPos val="t"/>
      <c:layout>
        <c:manualLayout>
          <c:xMode val="edge"/>
          <c:yMode val="edge"/>
          <c:x val="0.68549431321084864"/>
          <c:y val="8.3333333333333329E-2"/>
          <c:w val="0.27482314710661171"/>
          <c:h val="0.32462663658270785"/>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0F6B55-8FB6-40C8-8A27-1E7B4D494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7564</Words>
  <Characters>4311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057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Saliya</cp:lastModifiedBy>
  <cp:revision>4</cp:revision>
  <cp:lastPrinted>2014-03-09T19:43:00Z</cp:lastPrinted>
  <dcterms:created xsi:type="dcterms:W3CDTF">2014-03-09T19:43:00Z</dcterms:created>
  <dcterms:modified xsi:type="dcterms:W3CDTF">2014-03-09T19:46:00Z</dcterms:modified>
</cp:coreProperties>
</file>